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694A7" w14:textId="77777777" w:rsidR="002F251E" w:rsidRDefault="002F251E" w:rsidP="002F251E">
      <w:pPr>
        <w:spacing w:line="240" w:lineRule="auto"/>
        <w:rPr>
          <w:rFonts w:ascii="Times New Roman" w:hAnsi="Times New Roman" w:cs="Times New Roman"/>
          <w:b/>
          <w:bCs/>
          <w:color w:val="000000"/>
          <w:sz w:val="28"/>
          <w:szCs w:val="28"/>
        </w:rPr>
      </w:pPr>
      <w:bookmarkStart w:id="0" w:name="_Toc469072283"/>
      <w:bookmarkStart w:id="1" w:name="_Toc485364116"/>
      <w:bookmarkStart w:id="2" w:name="_GoBack"/>
      <w:bookmarkEnd w:id="2"/>
      <w:r>
        <w:rPr>
          <w:rFonts w:ascii="Times New Roman" w:hAnsi="Times New Roman" w:cs="Times New Roman"/>
          <w:b/>
          <w:bCs/>
          <w:color w:val="000000"/>
          <w:sz w:val="28"/>
          <w:szCs w:val="28"/>
        </w:rPr>
        <w:t>Epidemiology and exposure studies specific to pyrethroid insecticides: a quality based review</w:t>
      </w:r>
    </w:p>
    <w:p w14:paraId="2B5177DA" w14:textId="77777777" w:rsidR="002F251E" w:rsidRPr="006B22C0" w:rsidRDefault="002F251E" w:rsidP="002F251E">
      <w:pPr>
        <w:pStyle w:val="NoSpacing"/>
        <w:rPr>
          <w:rFonts w:ascii="Times New Roman" w:hAnsi="Times New Roman" w:cs="Times New Roman"/>
          <w:sz w:val="24"/>
        </w:rPr>
      </w:pPr>
      <w:r w:rsidRPr="006B22C0">
        <w:rPr>
          <w:rFonts w:ascii="Times New Roman" w:hAnsi="Times New Roman" w:cs="Times New Roman"/>
          <w:sz w:val="24"/>
        </w:rPr>
        <w:t>Carol J. Burns</w:t>
      </w:r>
      <w:r w:rsidRPr="006B22C0">
        <w:rPr>
          <w:rFonts w:ascii="Times New Roman" w:hAnsi="Times New Roman" w:cs="Times New Roman"/>
          <w:sz w:val="24"/>
          <w:vertAlign w:val="superscript"/>
        </w:rPr>
        <w:t>1</w:t>
      </w:r>
      <w:r w:rsidRPr="006B22C0">
        <w:rPr>
          <w:rFonts w:ascii="Times New Roman" w:hAnsi="Times New Roman" w:cs="Times New Roman"/>
          <w:sz w:val="24"/>
        </w:rPr>
        <w:t xml:space="preserve"> and Timothy P. Pastoor</w:t>
      </w:r>
      <w:r w:rsidRPr="006B22C0">
        <w:rPr>
          <w:rFonts w:ascii="Times New Roman" w:hAnsi="Times New Roman" w:cs="Times New Roman"/>
          <w:sz w:val="24"/>
          <w:vertAlign w:val="superscript"/>
        </w:rPr>
        <w:t>2</w:t>
      </w:r>
    </w:p>
    <w:p w14:paraId="2A722A1C" w14:textId="133A6047" w:rsidR="002F251E" w:rsidRDefault="002F251E" w:rsidP="002F251E">
      <w:pPr>
        <w:keepNext/>
        <w:keepLines/>
        <w:spacing w:before="40" w:after="0" w:line="240" w:lineRule="auto"/>
        <w:outlineLvl w:val="1"/>
        <w:rPr>
          <w:rFonts w:eastAsiaTheme="majorEastAsia" w:cstheme="minorHAnsi"/>
          <w:color w:val="2F5496" w:themeColor="accent1" w:themeShade="BF"/>
          <w:sz w:val="26"/>
          <w:szCs w:val="26"/>
        </w:rPr>
      </w:pPr>
    </w:p>
    <w:p w14:paraId="78C6495D" w14:textId="631F989A" w:rsidR="003178FB" w:rsidRDefault="008030CA" w:rsidP="00083AF5">
      <w:pPr>
        <w:pStyle w:val="NoSpacing"/>
        <w:jc w:val="center"/>
        <w:rPr>
          <w:noProof/>
        </w:rPr>
      </w:pPr>
      <w:r w:rsidRPr="008030CA">
        <w:rPr>
          <w:noProof/>
        </w:rPr>
        <w:drawing>
          <wp:inline distT="0" distB="0" distL="0" distR="0" wp14:anchorId="4E2E2C27" wp14:editId="02CFE2CF">
            <wp:extent cx="5122333" cy="38417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133830" cy="3850373"/>
                    </a:xfrm>
                    <a:prstGeom prst="rect">
                      <a:avLst/>
                    </a:prstGeom>
                  </pic:spPr>
                </pic:pic>
              </a:graphicData>
            </a:graphic>
          </wp:inline>
        </w:drawing>
      </w:r>
    </w:p>
    <w:p w14:paraId="69F962C7" w14:textId="77777777" w:rsidR="00F906B7" w:rsidRDefault="00F906B7" w:rsidP="00F906B7">
      <w:pPr>
        <w:pStyle w:val="NoSpacing"/>
        <w:rPr>
          <w:noProof/>
        </w:rPr>
      </w:pPr>
    </w:p>
    <w:p w14:paraId="1F4F5F03" w14:textId="77777777" w:rsidR="00F906B7" w:rsidRDefault="00F906B7" w:rsidP="00F906B7">
      <w:pPr>
        <w:pStyle w:val="NoSpacing"/>
        <w:rPr>
          <w:noProof/>
        </w:rPr>
      </w:pPr>
    </w:p>
    <w:p w14:paraId="331B8CF7" w14:textId="77777777" w:rsidR="002F251E" w:rsidRPr="002F251E" w:rsidRDefault="002F251E" w:rsidP="002F251E">
      <w:pPr>
        <w:keepNext/>
        <w:keepLines/>
        <w:spacing w:before="40" w:after="0" w:line="240" w:lineRule="auto"/>
        <w:outlineLvl w:val="1"/>
        <w:rPr>
          <w:rFonts w:eastAsiaTheme="majorEastAsia" w:cstheme="minorHAnsi"/>
          <w:color w:val="2F5496" w:themeColor="accent1" w:themeShade="BF"/>
          <w:sz w:val="26"/>
          <w:szCs w:val="26"/>
        </w:rPr>
      </w:pPr>
      <w:r w:rsidRPr="002F251E">
        <w:rPr>
          <w:rFonts w:eastAsiaTheme="majorEastAsia" w:cstheme="minorHAnsi"/>
          <w:color w:val="2F5496" w:themeColor="accent1" w:themeShade="BF"/>
          <w:sz w:val="26"/>
          <w:szCs w:val="26"/>
        </w:rPr>
        <w:t>Literature Search</w:t>
      </w:r>
      <w:bookmarkEnd w:id="0"/>
      <w:bookmarkEnd w:id="1"/>
      <w:r w:rsidRPr="002F251E">
        <w:rPr>
          <w:rFonts w:eastAsiaTheme="majorEastAsia" w:cstheme="minorHAnsi"/>
          <w:color w:val="2F5496" w:themeColor="accent1" w:themeShade="BF"/>
          <w:sz w:val="26"/>
          <w:szCs w:val="26"/>
        </w:rPr>
        <w:t xml:space="preserve"> </w:t>
      </w:r>
    </w:p>
    <w:p w14:paraId="42FB9F6B" w14:textId="77777777" w:rsidR="002F251E" w:rsidRPr="002F251E" w:rsidRDefault="002F251E" w:rsidP="002F251E">
      <w:pPr>
        <w:spacing w:after="0" w:line="240" w:lineRule="auto"/>
        <w:rPr>
          <w:rFonts w:cstheme="minorHAnsi"/>
          <w:color w:val="000000" w:themeColor="text1"/>
          <w:sz w:val="24"/>
          <w:szCs w:val="24"/>
        </w:rPr>
      </w:pPr>
    </w:p>
    <w:p w14:paraId="4A1FB4D8" w14:textId="77777777" w:rsidR="002F251E" w:rsidRPr="002F251E" w:rsidRDefault="002F251E" w:rsidP="002F251E">
      <w:pPr>
        <w:spacing w:after="0" w:line="240" w:lineRule="auto"/>
        <w:rPr>
          <w:rFonts w:cstheme="minorHAnsi"/>
          <w:color w:val="000000" w:themeColor="text1"/>
          <w:sz w:val="24"/>
          <w:szCs w:val="24"/>
        </w:rPr>
      </w:pPr>
      <w:r w:rsidRPr="002F251E">
        <w:rPr>
          <w:rFonts w:eastAsia="Calibri" w:cstheme="minorHAnsi"/>
          <w:color w:val="000000" w:themeColor="text1"/>
          <w:sz w:val="24"/>
          <w:szCs w:val="24"/>
        </w:rPr>
        <w:t xml:space="preserve">An initial PubMed literature search was conducted on February 15, 2016 using the following key words </w:t>
      </w:r>
      <w:r w:rsidRPr="002F251E">
        <w:rPr>
          <w:rFonts w:cstheme="minorHAnsi"/>
          <w:sz w:val="24"/>
          <w:szCs w:val="24"/>
        </w:rPr>
        <w:t xml:space="preserve">((pyrethroid OR pyrethrin) AND (toxicology OR epidemiology)), resulting in 1,173 citations. </w:t>
      </w:r>
      <w:r w:rsidRPr="002F251E">
        <w:rPr>
          <w:rFonts w:cstheme="minorHAnsi"/>
          <w:color w:val="000000" w:themeColor="text1"/>
          <w:sz w:val="24"/>
          <w:szCs w:val="24"/>
        </w:rPr>
        <w:t>Another search using PubMed was</w:t>
      </w:r>
      <w:r w:rsidR="003178FB">
        <w:rPr>
          <w:rFonts w:cstheme="minorHAnsi"/>
          <w:color w:val="000000" w:themeColor="text1"/>
          <w:sz w:val="24"/>
          <w:szCs w:val="24"/>
        </w:rPr>
        <w:t xml:space="preserve"> conducted on October 21, 2016 </w:t>
      </w:r>
      <w:r w:rsidR="00F906B7">
        <w:rPr>
          <w:rFonts w:cstheme="minorHAnsi"/>
          <w:color w:val="000000" w:themeColor="text1"/>
          <w:sz w:val="24"/>
          <w:szCs w:val="24"/>
        </w:rPr>
        <w:t>and identified 2383 publications</w:t>
      </w:r>
      <w:r w:rsidRPr="002F251E">
        <w:rPr>
          <w:rFonts w:cstheme="minorHAnsi"/>
          <w:color w:val="000000" w:themeColor="text1"/>
          <w:sz w:val="24"/>
          <w:szCs w:val="24"/>
        </w:rPr>
        <w:t>.  Other filters included English language and excluding article type: Meta-Analysis; Review; Systematic Reviews.</w:t>
      </w:r>
    </w:p>
    <w:p w14:paraId="3D69AEAA" w14:textId="77777777" w:rsidR="002F251E" w:rsidRPr="002F251E" w:rsidRDefault="002F251E" w:rsidP="002F251E">
      <w:pPr>
        <w:spacing w:after="0" w:line="240" w:lineRule="auto"/>
        <w:rPr>
          <w:rFonts w:cstheme="minorHAnsi"/>
          <w:color w:val="000000" w:themeColor="text1"/>
          <w:sz w:val="24"/>
          <w:szCs w:val="24"/>
        </w:rPr>
      </w:pPr>
    </w:p>
    <w:p w14:paraId="1A5E94B0" w14:textId="77777777" w:rsidR="002F251E" w:rsidRPr="002F251E" w:rsidRDefault="002F251E" w:rsidP="002F251E">
      <w:pPr>
        <w:spacing w:line="240" w:lineRule="auto"/>
        <w:rPr>
          <w:rFonts w:cstheme="minorHAnsi"/>
          <w:color w:val="000000" w:themeColor="text1"/>
          <w:sz w:val="24"/>
          <w:szCs w:val="24"/>
        </w:rPr>
      </w:pPr>
      <w:r w:rsidRPr="002F251E">
        <w:rPr>
          <w:rFonts w:cstheme="minorHAnsi"/>
          <w:color w:val="000000" w:themeColor="text1"/>
          <w:sz w:val="24"/>
          <w:szCs w:val="24"/>
        </w:rPr>
        <w:t xml:space="preserve">A Boolean keyword search included the following string:  ((((((((((((((((((((((((((pyrethrin) OR pyrethroid*) OR allethrin stereoisomers) OR bifenthrin) OR beta-cyfluthrin) OR cyfluthrin) OR </w:t>
      </w:r>
      <w:proofErr w:type="spellStart"/>
      <w:r w:rsidRPr="002F251E">
        <w:rPr>
          <w:rFonts w:cstheme="minorHAnsi"/>
          <w:color w:val="000000" w:themeColor="text1"/>
          <w:sz w:val="24"/>
          <w:szCs w:val="24"/>
        </w:rPr>
        <w:t>cyphenothrin</w:t>
      </w:r>
      <w:proofErr w:type="spellEnd"/>
      <w:r w:rsidRPr="002F251E">
        <w:rPr>
          <w:rFonts w:cstheme="minorHAnsi"/>
          <w:color w:val="000000" w:themeColor="text1"/>
          <w:sz w:val="24"/>
          <w:szCs w:val="24"/>
        </w:rPr>
        <w:t xml:space="preserve">) OR deltamethrin) OR </w:t>
      </w:r>
      <w:proofErr w:type="spellStart"/>
      <w:r w:rsidRPr="002F251E">
        <w:rPr>
          <w:rFonts w:cstheme="minorHAnsi"/>
          <w:color w:val="000000" w:themeColor="text1"/>
          <w:sz w:val="24"/>
          <w:szCs w:val="24"/>
        </w:rPr>
        <w:t>esfenvalerate</w:t>
      </w:r>
      <w:proofErr w:type="spellEnd"/>
      <w:r w:rsidRPr="002F251E">
        <w:rPr>
          <w:rFonts w:cstheme="minorHAnsi"/>
          <w:color w:val="000000" w:themeColor="text1"/>
          <w:sz w:val="24"/>
          <w:szCs w:val="24"/>
        </w:rPr>
        <w:t xml:space="preserve">) OR etofenprox) OR </w:t>
      </w:r>
      <w:proofErr w:type="spellStart"/>
      <w:r w:rsidRPr="002F251E">
        <w:rPr>
          <w:rFonts w:cstheme="minorHAnsi"/>
          <w:color w:val="000000" w:themeColor="text1"/>
          <w:sz w:val="24"/>
          <w:szCs w:val="24"/>
        </w:rPr>
        <w:t>fenpropathrin</w:t>
      </w:r>
      <w:proofErr w:type="spellEnd"/>
      <w:r w:rsidRPr="002F251E">
        <w:rPr>
          <w:rFonts w:cstheme="minorHAnsi"/>
          <w:color w:val="000000" w:themeColor="text1"/>
          <w:sz w:val="24"/>
          <w:szCs w:val="24"/>
        </w:rPr>
        <w:t xml:space="preserve">) OR tau-fluvalinate) OR lambda cyhalothrin) OR gamma cyhalothrin) OR imiprothrin) OR 1RS cis-permethrin) OR permethrin) OR </w:t>
      </w:r>
      <w:proofErr w:type="spellStart"/>
      <w:r w:rsidRPr="002F251E">
        <w:rPr>
          <w:rFonts w:cstheme="minorHAnsi"/>
          <w:color w:val="000000" w:themeColor="text1"/>
          <w:sz w:val="24"/>
          <w:szCs w:val="24"/>
        </w:rPr>
        <w:t>prallethrin</w:t>
      </w:r>
      <w:proofErr w:type="spellEnd"/>
      <w:r w:rsidRPr="002F251E">
        <w:rPr>
          <w:rFonts w:cstheme="minorHAnsi"/>
          <w:color w:val="000000" w:themeColor="text1"/>
          <w:sz w:val="24"/>
          <w:szCs w:val="24"/>
        </w:rPr>
        <w:t xml:space="preserve">) OR </w:t>
      </w:r>
      <w:proofErr w:type="spellStart"/>
      <w:r w:rsidRPr="002F251E">
        <w:rPr>
          <w:rFonts w:cstheme="minorHAnsi"/>
          <w:color w:val="000000" w:themeColor="text1"/>
          <w:sz w:val="24"/>
          <w:szCs w:val="24"/>
        </w:rPr>
        <w:t>resmethrin</w:t>
      </w:r>
      <w:proofErr w:type="spellEnd"/>
      <w:r w:rsidRPr="002F251E">
        <w:rPr>
          <w:rFonts w:cstheme="minorHAnsi"/>
          <w:color w:val="000000" w:themeColor="text1"/>
          <w:sz w:val="24"/>
          <w:szCs w:val="24"/>
        </w:rPr>
        <w:t>) OR sumithrin) OR d-phenothrin) OR tefluthrin) OR tralomethrin) OR zeta-cypermethrin) OR cypermethrin) OR tetramethrin)</w:t>
      </w:r>
    </w:p>
    <w:p w14:paraId="397AF11D" w14:textId="77777777" w:rsidR="002F251E" w:rsidRPr="002F251E" w:rsidRDefault="002F251E" w:rsidP="002F251E">
      <w:pPr>
        <w:spacing w:line="240" w:lineRule="auto"/>
        <w:rPr>
          <w:rFonts w:cstheme="minorHAnsi"/>
          <w:color w:val="000000" w:themeColor="text1"/>
          <w:sz w:val="24"/>
          <w:szCs w:val="24"/>
        </w:rPr>
      </w:pPr>
      <w:r w:rsidRPr="002F251E">
        <w:rPr>
          <w:rFonts w:cstheme="minorHAnsi"/>
          <w:color w:val="000000" w:themeColor="text1"/>
          <w:sz w:val="24"/>
          <w:szCs w:val="24"/>
        </w:rPr>
        <w:t xml:space="preserve">The Boolean second term or strings included:  Pregnancy; Autism; Hormone*; Sperm*; </w:t>
      </w:r>
      <w:proofErr w:type="spellStart"/>
      <w:r w:rsidRPr="002F251E">
        <w:rPr>
          <w:rFonts w:cstheme="minorHAnsi"/>
          <w:color w:val="000000" w:themeColor="text1"/>
          <w:sz w:val="24"/>
          <w:szCs w:val="24"/>
        </w:rPr>
        <w:t>Respirat</w:t>
      </w:r>
      <w:proofErr w:type="spellEnd"/>
      <w:r w:rsidRPr="002F251E">
        <w:rPr>
          <w:rFonts w:cstheme="minorHAnsi"/>
          <w:color w:val="000000" w:themeColor="text1"/>
          <w:sz w:val="24"/>
          <w:szCs w:val="24"/>
        </w:rPr>
        <w:t>*; ((child*) AND health); ((immune system) OR immune*); Epidemiology</w:t>
      </w:r>
    </w:p>
    <w:p w14:paraId="3C80C2D2" w14:textId="77777777" w:rsidR="002F251E" w:rsidRPr="002F251E" w:rsidRDefault="002F251E" w:rsidP="002F251E">
      <w:pPr>
        <w:spacing w:after="0" w:line="240" w:lineRule="auto"/>
        <w:ind w:left="720"/>
        <w:rPr>
          <w:rFonts w:cstheme="minorHAnsi"/>
          <w:color w:val="000000" w:themeColor="text1"/>
          <w:sz w:val="24"/>
          <w:szCs w:val="24"/>
        </w:rPr>
      </w:pPr>
    </w:p>
    <w:p w14:paraId="32BED199" w14:textId="77777777" w:rsidR="002F251E" w:rsidRDefault="002F251E" w:rsidP="002F251E">
      <w:pPr>
        <w:spacing w:after="0" w:line="240" w:lineRule="auto"/>
        <w:rPr>
          <w:rFonts w:eastAsia="Calibri" w:cstheme="minorHAnsi"/>
          <w:color w:val="000000" w:themeColor="text1"/>
          <w:sz w:val="24"/>
          <w:szCs w:val="24"/>
        </w:rPr>
      </w:pPr>
      <w:r w:rsidRPr="002F251E">
        <w:rPr>
          <w:rFonts w:cstheme="minorHAnsi"/>
          <w:color w:val="000000" w:themeColor="text1"/>
          <w:sz w:val="24"/>
          <w:szCs w:val="24"/>
        </w:rPr>
        <w:t xml:space="preserve">The comprehensive search identified 2,383 publications from which </w:t>
      </w:r>
      <w:r w:rsidRPr="002F251E">
        <w:rPr>
          <w:rFonts w:eastAsia="Calibri" w:cstheme="minorHAnsi"/>
          <w:color w:val="000000" w:themeColor="text1"/>
          <w:sz w:val="24"/>
          <w:szCs w:val="24"/>
        </w:rPr>
        <w:t xml:space="preserve">publications that were older than 2000 were removed because these older studies were not epidemiology studies specific to pyrethroids.  Most addressed effectiveness, exposure assessment or were animal studies.  Also removed were publications that did not include an abstract since their topical area could not be evaluated.  This resulted in 767 publications, which were sorted into groups by type of study. We evaluated all studies from both searches based on the title and abstract and selected studies for relevance.  The bibliographies of review publications were also searched for additional studies.  </w:t>
      </w:r>
    </w:p>
    <w:p w14:paraId="5D7BB638" w14:textId="77777777" w:rsidR="00F906B7" w:rsidRDefault="00F906B7" w:rsidP="002F251E">
      <w:pPr>
        <w:spacing w:after="0" w:line="240" w:lineRule="auto"/>
        <w:rPr>
          <w:rFonts w:eastAsia="Calibri" w:cstheme="minorHAnsi"/>
          <w:color w:val="000000" w:themeColor="text1"/>
          <w:sz w:val="24"/>
          <w:szCs w:val="24"/>
        </w:rPr>
      </w:pPr>
    </w:p>
    <w:p w14:paraId="6E0A61CD" w14:textId="77777777" w:rsidR="00F906B7" w:rsidRDefault="00F906B7" w:rsidP="002F251E">
      <w:pPr>
        <w:spacing w:after="0" w:line="240" w:lineRule="auto"/>
        <w:rPr>
          <w:rFonts w:eastAsia="Calibri" w:cstheme="minorHAnsi"/>
          <w:color w:val="000000" w:themeColor="text1"/>
          <w:sz w:val="24"/>
          <w:szCs w:val="24"/>
        </w:rPr>
      </w:pPr>
    </w:p>
    <w:p w14:paraId="1F56DF0D" w14:textId="77777777" w:rsidR="00F906B7" w:rsidRDefault="00F906B7" w:rsidP="002F251E">
      <w:pPr>
        <w:spacing w:after="0" w:line="240" w:lineRule="auto"/>
        <w:rPr>
          <w:rFonts w:eastAsia="Calibri" w:cstheme="minorHAnsi"/>
          <w:color w:val="000000" w:themeColor="text1"/>
          <w:sz w:val="24"/>
          <w:szCs w:val="24"/>
        </w:rPr>
      </w:pPr>
    </w:p>
    <w:p w14:paraId="62B7A6A6" w14:textId="77777777" w:rsidR="00F906B7" w:rsidRPr="002F251E" w:rsidRDefault="00F906B7" w:rsidP="002F251E">
      <w:pPr>
        <w:spacing w:after="0" w:line="240" w:lineRule="auto"/>
        <w:rPr>
          <w:rFonts w:eastAsia="Calibri" w:cstheme="minorHAnsi"/>
          <w:color w:val="000000" w:themeColor="text1"/>
          <w:sz w:val="24"/>
          <w:szCs w:val="24"/>
        </w:rPr>
      </w:pPr>
    </w:p>
    <w:p w14:paraId="3A811F99" w14:textId="77777777" w:rsidR="00BB46E7" w:rsidRDefault="00BB46E7"/>
    <w:p w14:paraId="06A5FCA3" w14:textId="77777777" w:rsidR="00BE3EF8" w:rsidRDefault="00BE3EF8">
      <w:pPr>
        <w:sectPr w:rsidR="00BE3EF8">
          <w:pgSz w:w="12240" w:h="15840"/>
          <w:pgMar w:top="1440" w:right="1440" w:bottom="1440" w:left="1440" w:header="720" w:footer="720" w:gutter="0"/>
          <w:cols w:space="720"/>
          <w:docGrid w:linePitch="360"/>
        </w:sectPr>
      </w:pPr>
    </w:p>
    <w:p w14:paraId="28D9BAB4" w14:textId="77777777" w:rsidR="00BE3EF8" w:rsidRPr="00BE3EF8" w:rsidRDefault="00BE3EF8" w:rsidP="00BE3EF8">
      <w:pPr>
        <w:keepNext/>
        <w:keepLines/>
        <w:spacing w:before="40" w:after="0"/>
        <w:outlineLvl w:val="1"/>
        <w:rPr>
          <w:rFonts w:asciiTheme="majorHAnsi" w:eastAsiaTheme="majorEastAsia" w:hAnsiTheme="majorHAnsi" w:cstheme="majorBidi"/>
          <w:color w:val="2F5496" w:themeColor="accent1" w:themeShade="BF"/>
          <w:sz w:val="26"/>
          <w:szCs w:val="26"/>
        </w:rPr>
      </w:pPr>
      <w:bookmarkStart w:id="3" w:name="_Toc469072298"/>
      <w:bookmarkStart w:id="4" w:name="_Toc485364130"/>
      <w:r w:rsidRPr="00BE3EF8">
        <w:rPr>
          <w:rFonts w:asciiTheme="majorHAnsi" w:eastAsiaTheme="majorEastAsia" w:hAnsiTheme="majorHAnsi" w:cstheme="majorBidi"/>
          <w:color w:val="2F5496" w:themeColor="accent1" w:themeShade="BF"/>
          <w:sz w:val="26"/>
          <w:szCs w:val="26"/>
        </w:rPr>
        <w:lastRenderedPageBreak/>
        <w:t>Supplement Table 1.  Papers that were not reviewed</w:t>
      </w:r>
      <w:bookmarkEnd w:id="3"/>
      <w:bookmarkEnd w:id="4"/>
      <w:r w:rsidRPr="00BE3EF8">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928"/>
        <w:gridCol w:w="2224"/>
        <w:gridCol w:w="2877"/>
        <w:gridCol w:w="3321"/>
      </w:tblGrid>
      <w:tr w:rsidR="00BE3EF8" w:rsidRPr="00BE3EF8" w14:paraId="3DB6903E" w14:textId="77777777" w:rsidTr="00604C2B">
        <w:tc>
          <w:tcPr>
            <w:tcW w:w="928" w:type="dxa"/>
            <w:shd w:val="clear" w:color="auto" w:fill="D9D9D9" w:themeFill="background1" w:themeFillShade="D9"/>
            <w:vAlign w:val="center"/>
          </w:tcPr>
          <w:p w14:paraId="43DC5BCA" w14:textId="77777777" w:rsidR="00BE3EF8" w:rsidRPr="00BE3EF8" w:rsidRDefault="00BE3EF8" w:rsidP="00BE3EF8">
            <w:pPr>
              <w:jc w:val="center"/>
              <w:rPr>
                <w:rFonts w:cstheme="minorHAnsi"/>
                <w:b/>
              </w:rPr>
            </w:pPr>
            <w:r w:rsidRPr="00BE3EF8">
              <w:rPr>
                <w:rFonts w:cstheme="minorHAnsi"/>
                <w:b/>
              </w:rPr>
              <w:t>Number</w:t>
            </w:r>
          </w:p>
        </w:tc>
        <w:tc>
          <w:tcPr>
            <w:tcW w:w="2769" w:type="dxa"/>
            <w:shd w:val="clear" w:color="auto" w:fill="D9D9D9" w:themeFill="background1" w:themeFillShade="D9"/>
            <w:vAlign w:val="center"/>
          </w:tcPr>
          <w:p w14:paraId="77BA2A66" w14:textId="77777777" w:rsidR="00BE3EF8" w:rsidRPr="00BE3EF8" w:rsidRDefault="00BE3EF8" w:rsidP="00BE3EF8">
            <w:pPr>
              <w:jc w:val="center"/>
              <w:rPr>
                <w:rFonts w:cstheme="minorHAnsi"/>
                <w:b/>
              </w:rPr>
            </w:pPr>
            <w:r w:rsidRPr="00BE3EF8">
              <w:rPr>
                <w:rFonts w:cstheme="minorHAnsi"/>
                <w:b/>
              </w:rPr>
              <w:t>Author, year of publication</w:t>
            </w:r>
          </w:p>
        </w:tc>
        <w:tc>
          <w:tcPr>
            <w:tcW w:w="4038" w:type="dxa"/>
            <w:shd w:val="clear" w:color="auto" w:fill="D9D9D9" w:themeFill="background1" w:themeFillShade="D9"/>
            <w:vAlign w:val="center"/>
          </w:tcPr>
          <w:p w14:paraId="3BF978FA" w14:textId="77777777" w:rsidR="00BE3EF8" w:rsidRPr="00BE3EF8" w:rsidRDefault="00BE3EF8" w:rsidP="00BE3EF8">
            <w:pPr>
              <w:jc w:val="center"/>
              <w:rPr>
                <w:rFonts w:cstheme="minorHAnsi"/>
                <w:b/>
              </w:rPr>
            </w:pPr>
            <w:r w:rsidRPr="00BE3EF8">
              <w:rPr>
                <w:rFonts w:cstheme="minorHAnsi"/>
                <w:b/>
              </w:rPr>
              <w:t>Outcome examined</w:t>
            </w:r>
          </w:p>
        </w:tc>
        <w:tc>
          <w:tcPr>
            <w:tcW w:w="5040" w:type="dxa"/>
            <w:shd w:val="clear" w:color="auto" w:fill="D9D9D9" w:themeFill="background1" w:themeFillShade="D9"/>
            <w:vAlign w:val="center"/>
          </w:tcPr>
          <w:p w14:paraId="6CA2D447" w14:textId="77777777" w:rsidR="00BE3EF8" w:rsidRPr="00BE3EF8" w:rsidRDefault="00BE3EF8" w:rsidP="00BE3EF8">
            <w:pPr>
              <w:jc w:val="center"/>
              <w:rPr>
                <w:rFonts w:cstheme="minorHAnsi"/>
                <w:b/>
              </w:rPr>
            </w:pPr>
            <w:r w:rsidRPr="00BE3EF8">
              <w:rPr>
                <w:rFonts w:cstheme="minorHAnsi"/>
                <w:b/>
              </w:rPr>
              <w:t>Comment</w:t>
            </w:r>
          </w:p>
        </w:tc>
      </w:tr>
      <w:tr w:rsidR="00BE3EF8" w:rsidRPr="00BE3EF8" w14:paraId="77C79579" w14:textId="77777777" w:rsidTr="00604C2B">
        <w:trPr>
          <w:trHeight w:val="314"/>
        </w:trPr>
        <w:tc>
          <w:tcPr>
            <w:tcW w:w="928" w:type="dxa"/>
          </w:tcPr>
          <w:p w14:paraId="1FC87C75" w14:textId="77777777" w:rsidR="00BE3EF8" w:rsidRPr="00BE3EF8" w:rsidRDefault="00BE3EF8" w:rsidP="00BE3EF8">
            <w:pPr>
              <w:numPr>
                <w:ilvl w:val="0"/>
                <w:numId w:val="1"/>
              </w:numPr>
              <w:contextualSpacing/>
              <w:rPr>
                <w:rFonts w:cstheme="minorHAnsi"/>
              </w:rPr>
            </w:pPr>
          </w:p>
        </w:tc>
        <w:tc>
          <w:tcPr>
            <w:tcW w:w="2769" w:type="dxa"/>
          </w:tcPr>
          <w:p w14:paraId="695B577D"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Amer&lt;/Author&gt;&lt;Year&gt;2002&lt;/Year&gt;&lt;IDText&gt;Skin diseases and enzymatic antioxidant activity among workers exposed to pesticides&lt;/IDText&gt;&lt;DisplayText&gt;(Amer et al. 2002)&lt;/DisplayText&gt;&lt;record&gt;&lt;dates&gt;&lt;pub-dates&gt;&lt;date&gt;2002 Mar-May&lt;/date&gt;&lt;/pub-dates&gt;&lt;year&gt;2002&lt;/year&gt;&lt;/dates&gt;&lt;keywords&gt;&lt;keyword&gt;Adult&lt;/keyword&gt;&lt;keyword&gt;Age Distribution&lt;/keyword&gt;&lt;keyword&gt;Analysis of Variance&lt;/keyword&gt;&lt;keyword&gt;Antioxidants&lt;/keyword&gt;&lt;keyword&gt;Carbaryl&lt;/keyword&gt;&lt;keyword&gt;Case-Control Studies&lt;/keyword&gt;&lt;keyword&gt;Chemical Industry&lt;/keyword&gt;&lt;keyword&gt;Dermatitis, Occupational&lt;/keyword&gt;&lt;keyword&gt;Diazinon&lt;/keyword&gt;&lt;keyword&gt;Egypt&lt;/keyword&gt;&lt;keyword&gt;Glutathione Peroxidase&lt;/keyword&gt;&lt;keyword&gt;Glutathione Reductase&lt;/keyword&gt;&lt;keyword&gt;Humans&lt;/keyword&gt;&lt;keyword&gt;Kidney Function Tests&lt;/keyword&gt;&lt;keyword&gt;Lipid Peroxidation&lt;/keyword&gt;&lt;keyword&gt;Liver Function Tests&lt;/keyword&gt;&lt;keyword&gt;Male&lt;/keyword&gt;&lt;keyword&gt;Middle Aged&lt;/keyword&gt;&lt;keyword&gt;Occupational Exposure&lt;/keyword&gt;&lt;keyword&gt;Pesticides&lt;/keyword&gt;&lt;keyword&gt;Pyrethrins&lt;/keyword&gt;&lt;keyword&gt;Skin Absorption&lt;/keyword&gt;&lt;keyword&gt;Skin Tests&lt;/keyword&gt;&lt;keyword&gt;Superoxide Dismutase&lt;/keyword&gt;&lt;keyword&gt;Time Factors&lt;/keyword&gt;&lt;keyword&gt;Urban Health&lt;/keyword&gt;&lt;/keywords&gt;&lt;urls&gt;&lt;related-urls&gt;&lt;url&gt;http://www.ncbi.nlm.nih.gov/pubmed/15339126&lt;/url&gt;&lt;/related-urls&gt;&lt;/urls&gt;&lt;isbn&gt;1020-3397&lt;/isbn&gt;&lt;titles&gt;&lt;title&gt;Skin diseases and enzymatic antioxidant activity among workers exposed to pesticides&lt;/title&gt;&lt;secondary-title&gt;East Mediterr Health J&lt;/secondary-title&gt;&lt;/titles&gt;&lt;pages&gt;363-73&lt;/pages&gt;&lt;number&gt;2-3&lt;/number&gt;&lt;contributors&gt;&lt;authors&gt;&lt;author&gt;Amer, M.&lt;/author&gt;&lt;author&gt;Metwalli, M.&lt;/author&gt;&lt;author&gt;Abu el-Magd, Y.&lt;/author&gt;&lt;/authors&gt;&lt;/contributors&gt;&lt;language&gt;eng&lt;/language&gt;&lt;added-date format="utc"&gt;1467649723&lt;/added-date&gt;&lt;ref-type name="Journal Article"&gt;17&lt;/ref-type&gt;&lt;rec-number&gt;5513&lt;/rec-number&gt;&lt;last-updated-date format="utc"&gt;1467649723&lt;/last-updated-date&gt;&lt;accession-num&gt;15339126&lt;/accession-num&gt;&lt;volume&gt;8&lt;/volume&gt;&lt;/record&gt;&lt;/Cite&gt;&lt;/EndNote&gt;</w:instrText>
            </w:r>
            <w:r w:rsidRPr="00BE3EF8">
              <w:rPr>
                <w:rFonts w:cstheme="minorHAnsi"/>
              </w:rPr>
              <w:fldChar w:fldCharType="separate"/>
            </w:r>
            <w:r w:rsidRPr="00BE3EF8">
              <w:rPr>
                <w:rFonts w:cstheme="minorHAnsi"/>
                <w:noProof/>
              </w:rPr>
              <w:t>(Amer et al. 2002)</w:t>
            </w:r>
            <w:r w:rsidRPr="00BE3EF8">
              <w:rPr>
                <w:rFonts w:cstheme="minorHAnsi"/>
              </w:rPr>
              <w:fldChar w:fldCharType="end"/>
            </w:r>
          </w:p>
        </w:tc>
        <w:tc>
          <w:tcPr>
            <w:tcW w:w="4038" w:type="dxa"/>
          </w:tcPr>
          <w:p w14:paraId="70383F15" w14:textId="77777777" w:rsidR="00BE3EF8" w:rsidRPr="00BE3EF8" w:rsidRDefault="00BE3EF8" w:rsidP="00BE3EF8">
            <w:pPr>
              <w:rPr>
                <w:rFonts w:cstheme="minorHAnsi"/>
              </w:rPr>
            </w:pPr>
            <w:r w:rsidRPr="00BE3EF8">
              <w:rPr>
                <w:rFonts w:cstheme="minorHAnsi"/>
              </w:rPr>
              <w:t>Skin tests, and miscellaneous outcomes</w:t>
            </w:r>
          </w:p>
        </w:tc>
        <w:tc>
          <w:tcPr>
            <w:tcW w:w="5040" w:type="dxa"/>
          </w:tcPr>
          <w:p w14:paraId="38D8FF51" w14:textId="77777777" w:rsidR="00BE3EF8" w:rsidRPr="00BE3EF8" w:rsidRDefault="00BE3EF8" w:rsidP="00BE3EF8">
            <w:pPr>
              <w:rPr>
                <w:rFonts w:cstheme="minorHAnsi"/>
              </w:rPr>
            </w:pPr>
          </w:p>
        </w:tc>
      </w:tr>
      <w:tr w:rsidR="00BE3EF8" w:rsidRPr="00BE3EF8" w14:paraId="5A2841D6" w14:textId="77777777" w:rsidTr="00604C2B">
        <w:trPr>
          <w:trHeight w:val="314"/>
        </w:trPr>
        <w:tc>
          <w:tcPr>
            <w:tcW w:w="928" w:type="dxa"/>
          </w:tcPr>
          <w:p w14:paraId="3EBE3500" w14:textId="77777777" w:rsidR="00BE3EF8" w:rsidRPr="00BE3EF8" w:rsidRDefault="00BE3EF8" w:rsidP="00BE3EF8">
            <w:pPr>
              <w:numPr>
                <w:ilvl w:val="0"/>
                <w:numId w:val="1"/>
              </w:numPr>
              <w:contextualSpacing/>
              <w:rPr>
                <w:rFonts w:cstheme="minorHAnsi"/>
              </w:rPr>
            </w:pPr>
          </w:p>
        </w:tc>
        <w:tc>
          <w:tcPr>
            <w:tcW w:w="2769" w:type="dxa"/>
          </w:tcPr>
          <w:p w14:paraId="22040629"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Appel&lt;/Author&gt;&lt;Year&gt;2008&lt;/Year&gt;&lt;IDText&gt;Risk assessment of Bundeswehr (German Federal Armed Forces) permethrin-impregnated battle dress uniforms (BDU)&lt;/IDText&gt;&lt;DisplayText&gt;(Appel et al. 2008)&lt;/DisplayText&gt;&lt;record&gt;&lt;dates&gt;&lt;pub-dates&gt;&lt;date&gt;Mar&lt;/date&gt;&lt;/pub-dates&gt;&lt;year&gt;2008&lt;/year&gt;&lt;/dates&gt;&lt;keywords&gt;&lt;keyword&gt;Germany&lt;/keyword&gt;&lt;keyword&gt;Humans&lt;/keyword&gt;&lt;keyword&gt;Insecticides&lt;/keyword&gt;&lt;keyword&gt;Military Personnel&lt;/keyword&gt;&lt;keyword&gt;Occupational Exposure&lt;/keyword&gt;&lt;keyword&gt;Permethrin&lt;/keyword&gt;&lt;keyword&gt;Protective Clothing&lt;/keyword&gt;&lt;keyword&gt;Risk Assessment&lt;/keyword&gt;&lt;keyword&gt;Skin Absorption&lt;/keyword&gt;&lt;/keywords&gt;&lt;urls&gt;&lt;related-urls&gt;&lt;url&gt;https://www.ncbi.nlm.nih.gov/pubmed/18222725&lt;/url&gt;&lt;/related-urls&gt;&lt;/urls&gt;&lt;isbn&gt;1438-4639&lt;/isbn&gt;&lt;titles&gt;&lt;title&gt;Risk assessment of Bundeswehr (German Federal Armed Forces) permethrin-impregnated battle dress uniforms (BDU)&lt;/title&gt;&lt;secondary-title&gt;Int J Hyg Environ Health&lt;/secondary-title&gt;&lt;/titles&gt;&lt;pages&gt;88-104&lt;/pages&gt;&lt;number&gt;1-2&lt;/number&gt;&lt;contributors&gt;&lt;authors&gt;&lt;author&gt;Appel, K. E.&lt;/author&gt;&lt;author&gt;Gundert-Remy, U.&lt;/author&gt;&lt;author&gt;Fischer, H.&lt;/author&gt;&lt;author&gt;Faulde, M.&lt;/author&gt;&lt;author&gt;Mross, K. G.&lt;/author&gt;&lt;author&gt;Letzel, S.&lt;/author&gt;&lt;author&gt;Rossbach, B.&lt;/author&gt;&lt;/authors&gt;&lt;/contributors&gt;&lt;language&gt;ENG&lt;/language&gt;&lt;added-date format="utc"&gt;1478001388&lt;/added-date&gt;&lt;ref-type name="Journal Article"&gt;17&lt;/ref-type&gt;&lt;rec-number&gt;10580&lt;/rec-number&gt;&lt;last-updated-date format="utc"&gt;1478001388&lt;/last-updated-date&gt;&lt;accession-num&gt;18222725&lt;/accession-num&gt;&lt;electronic-resource-num&gt;10.1016/j.ijheh.2007.10.005&lt;/electronic-resource-num&gt;&lt;volume&gt;211&lt;/volume&gt;&lt;/record&gt;&lt;/Cite&gt;&lt;/EndNote&gt;</w:instrText>
            </w:r>
            <w:r w:rsidRPr="00BE3EF8">
              <w:rPr>
                <w:rFonts w:cstheme="minorHAnsi"/>
              </w:rPr>
              <w:fldChar w:fldCharType="separate"/>
            </w:r>
            <w:r w:rsidRPr="00BE3EF8">
              <w:rPr>
                <w:rFonts w:cstheme="minorHAnsi"/>
                <w:noProof/>
              </w:rPr>
              <w:t>(Appel et al. 2008)</w:t>
            </w:r>
            <w:r w:rsidRPr="00BE3EF8">
              <w:rPr>
                <w:rFonts w:cstheme="minorHAnsi"/>
              </w:rPr>
              <w:fldChar w:fldCharType="end"/>
            </w:r>
          </w:p>
        </w:tc>
        <w:tc>
          <w:tcPr>
            <w:tcW w:w="4038" w:type="dxa"/>
          </w:tcPr>
          <w:p w14:paraId="0F6D1F79" w14:textId="77777777" w:rsidR="00BE3EF8" w:rsidRPr="00BE3EF8" w:rsidRDefault="00BE3EF8" w:rsidP="00BE3EF8">
            <w:pPr>
              <w:rPr>
                <w:rFonts w:cstheme="minorHAnsi"/>
              </w:rPr>
            </w:pPr>
            <w:r w:rsidRPr="00BE3EF8">
              <w:rPr>
                <w:rFonts w:cstheme="minorHAnsi"/>
              </w:rPr>
              <w:t>Skin irritation in military</w:t>
            </w:r>
          </w:p>
        </w:tc>
        <w:tc>
          <w:tcPr>
            <w:tcW w:w="5040" w:type="dxa"/>
          </w:tcPr>
          <w:p w14:paraId="685D30DB" w14:textId="77777777" w:rsidR="00BE3EF8" w:rsidRPr="00BE3EF8" w:rsidRDefault="00BE3EF8" w:rsidP="00BE3EF8">
            <w:pPr>
              <w:rPr>
                <w:rFonts w:cstheme="minorHAnsi"/>
              </w:rPr>
            </w:pPr>
            <w:r w:rsidRPr="00BE3EF8">
              <w:rPr>
                <w:rFonts w:cstheme="minorHAnsi"/>
              </w:rPr>
              <w:t>Permethrin impregnated battle dress</w:t>
            </w:r>
          </w:p>
        </w:tc>
      </w:tr>
      <w:tr w:rsidR="00BE3EF8" w:rsidRPr="00BE3EF8" w14:paraId="62DC4D70" w14:textId="77777777" w:rsidTr="00604C2B">
        <w:tc>
          <w:tcPr>
            <w:tcW w:w="928" w:type="dxa"/>
          </w:tcPr>
          <w:p w14:paraId="55728762" w14:textId="77777777" w:rsidR="00BE3EF8" w:rsidRPr="00BE3EF8" w:rsidRDefault="00BE3EF8" w:rsidP="00BE3EF8">
            <w:pPr>
              <w:numPr>
                <w:ilvl w:val="0"/>
                <w:numId w:val="1"/>
              </w:numPr>
              <w:contextualSpacing/>
              <w:rPr>
                <w:rFonts w:cstheme="minorHAnsi"/>
              </w:rPr>
            </w:pPr>
          </w:p>
        </w:tc>
        <w:tc>
          <w:tcPr>
            <w:tcW w:w="2769" w:type="dxa"/>
          </w:tcPr>
          <w:p w14:paraId="25C08FDF"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Azmi&lt;/Author&gt;&lt;Year&gt;2006&lt;/Year&gt;&lt;IDText&gt;Effect of pesticide residues on health and different enzyme levels in the blood of farm workers from Gadap (rural area) Karachi-Pakistan&lt;/IDText&gt;&lt;DisplayText&gt;(Azmi et al. 2006)&lt;/DisplayText&gt;&lt;record&gt;&lt;dates&gt;&lt;pub-dates&gt;&lt;date&gt;Sep&lt;/date&gt;&lt;/pub-dates&gt;&lt;year&gt;2006&lt;/year&gt;&lt;/dates&gt;&lt;keywords&gt;&lt;keyword&gt;*Agriculture&lt;/keyword&gt;&lt;keyword&gt;Alkaline Phosphatase/*blood&lt;/keyword&gt;&lt;keyword&gt;Aspartate Aminotransferases/*blood&lt;/keyword&gt;&lt;keyword&gt;Humans&lt;/keyword&gt;&lt;keyword&gt;Pakistan&lt;/keyword&gt;&lt;keyword&gt;Pesticide Residues/*toxicity&lt;/keyword&gt;&lt;/keywords&gt;&lt;isbn&gt;0045-6535 (Print)&amp;#xD;0045-6535&lt;/isbn&gt;&lt;titles&gt;&lt;title&gt;Effect of pesticide residues on health and different enzyme levels in the blood of farm workers from Gadap (rural area) Karachi-Pakistan&lt;/title&gt;&lt;secondary-title&gt;Chemosphere&lt;/secondary-title&gt;&lt;alt-title&gt;Chemosphere&lt;/alt-title&gt;&lt;/titles&gt;&lt;pages&gt;1739-44&lt;/pages&gt;&lt;number&gt;10&lt;/number&gt;&lt;contributors&gt;&lt;authors&gt;&lt;author&gt;Azmi, M. A.&lt;/author&gt;&lt;author&gt;Naqvi, S. N.&lt;/author&gt;&lt;author&gt;Aslam, M.&lt;/author&gt;&lt;/authors&gt;&lt;/contributors&gt;&lt;edition&gt;2006/02/21&lt;/edition&gt;&lt;language&gt;eng&lt;/language&gt;&lt;added-date format="utc"&gt;1477311582&lt;/added-date&gt;&lt;ref-type name="Journal Article"&gt;17&lt;/ref-type&gt;&lt;auth-address&gt;Baqai Medical University, 51, Deh Tor, Gadap Road, Super Highway P.O. Box No. 2407, Karachi 74600, Pakistan. azmiahmed@hotmail.com&lt;/auth-address&gt;&lt;remote-database-provider&gt;NLM&lt;/remote-database-provider&gt;&lt;rec-number&gt;8074&lt;/rec-number&gt;&lt;last-updated-date format="utc"&gt;1477311582&lt;/last-updated-date&gt;&lt;accession-num&gt;16487989&lt;/accession-num&gt;&lt;electronic-resource-num&gt;10.1016/j.chemosphere.2006.01.016&lt;/electronic-resource-num&gt;&lt;volume&gt;64&lt;/volume&gt;&lt;/record&gt;&lt;/Cite&gt;&lt;/EndNote&gt;</w:instrText>
            </w:r>
            <w:r w:rsidRPr="00BE3EF8">
              <w:rPr>
                <w:rFonts w:cstheme="minorHAnsi"/>
              </w:rPr>
              <w:fldChar w:fldCharType="separate"/>
            </w:r>
            <w:r w:rsidRPr="00BE3EF8">
              <w:rPr>
                <w:rFonts w:cstheme="minorHAnsi"/>
                <w:noProof/>
              </w:rPr>
              <w:t>(Azmi et al. 2006)</w:t>
            </w:r>
            <w:r w:rsidRPr="00BE3EF8">
              <w:rPr>
                <w:rFonts w:cstheme="minorHAnsi"/>
              </w:rPr>
              <w:fldChar w:fldCharType="end"/>
            </w:r>
          </w:p>
        </w:tc>
        <w:tc>
          <w:tcPr>
            <w:tcW w:w="4038" w:type="dxa"/>
          </w:tcPr>
          <w:p w14:paraId="675C2C9C" w14:textId="77777777" w:rsidR="00BE3EF8" w:rsidRPr="00BE3EF8" w:rsidRDefault="00BE3EF8" w:rsidP="00BE3EF8">
            <w:pPr>
              <w:rPr>
                <w:rFonts w:cstheme="minorHAnsi"/>
              </w:rPr>
            </w:pPr>
            <w:r w:rsidRPr="00BE3EF8">
              <w:rPr>
                <w:rFonts w:cstheme="minorHAnsi"/>
              </w:rPr>
              <w:t>Self-reported symptoms, chronic</w:t>
            </w:r>
          </w:p>
        </w:tc>
        <w:tc>
          <w:tcPr>
            <w:tcW w:w="5040" w:type="dxa"/>
          </w:tcPr>
          <w:p w14:paraId="56284B44" w14:textId="77777777" w:rsidR="00BE3EF8" w:rsidRPr="00BE3EF8" w:rsidRDefault="00BE3EF8" w:rsidP="00BE3EF8">
            <w:pPr>
              <w:rPr>
                <w:rFonts w:cstheme="minorHAnsi"/>
              </w:rPr>
            </w:pPr>
            <w:r w:rsidRPr="00BE3EF8">
              <w:rPr>
                <w:rFonts w:cstheme="minorHAnsi"/>
              </w:rPr>
              <w:t>Not much more than a case series for farm workers in Pakistan</w:t>
            </w:r>
          </w:p>
        </w:tc>
      </w:tr>
      <w:tr w:rsidR="00BE3EF8" w:rsidRPr="00BE3EF8" w14:paraId="258DB5D3" w14:textId="77777777" w:rsidTr="00604C2B">
        <w:tc>
          <w:tcPr>
            <w:tcW w:w="928" w:type="dxa"/>
          </w:tcPr>
          <w:p w14:paraId="3893A472" w14:textId="77777777" w:rsidR="00BE3EF8" w:rsidRPr="00BE3EF8" w:rsidRDefault="00BE3EF8" w:rsidP="00BE3EF8">
            <w:pPr>
              <w:numPr>
                <w:ilvl w:val="0"/>
                <w:numId w:val="1"/>
              </w:numPr>
              <w:contextualSpacing/>
              <w:rPr>
                <w:rFonts w:cstheme="minorHAnsi"/>
              </w:rPr>
            </w:pPr>
          </w:p>
        </w:tc>
        <w:tc>
          <w:tcPr>
            <w:tcW w:w="2769" w:type="dxa"/>
          </w:tcPr>
          <w:p w14:paraId="13186C54"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Chen&lt;/Author&gt;&lt;Year&gt;1991&lt;/Year&gt;&lt;IDText&gt;An epidemiological study on occupational acute pyrethroid poisoning in cotton farmers&lt;/IDText&gt;&lt;DisplayText&gt;(Chen et al. 1991)&lt;/DisplayText&gt;&lt;record&gt;&lt;dates&gt;&lt;pub-dates&gt;&lt;date&gt;Feb&lt;/date&gt;&lt;/pub-dates&gt;&lt;year&gt;1991&lt;/year&gt;&lt;/dates&gt;&lt;keywords&gt;&lt;keyword&gt;Acute Disease&lt;/keyword&gt;&lt;keyword&gt;Adolescent&lt;/keyword&gt;&lt;keyword&gt;Adult&lt;/keyword&gt;&lt;keyword&gt;Aged&lt;/keyword&gt;&lt;keyword&gt;Agricultural Workers&amp;apos; Diseases/*epidemiology/urine&lt;/keyword&gt;&lt;keyword&gt;China/epidemiology&lt;/keyword&gt;&lt;keyword&gt;Cross-Sectional Studies&lt;/keyword&gt;&lt;keyword&gt;Female&lt;/keyword&gt;&lt;keyword&gt;*Gossypium&lt;/keyword&gt;&lt;keyword&gt;Humans&lt;/keyword&gt;&lt;keyword&gt;Male&lt;/keyword&gt;&lt;keyword&gt;Middle Aged&lt;/keyword&gt;&lt;keyword&gt;Occupational Exposure/*adverse effects&lt;/keyword&gt;&lt;keyword&gt;Poisoning/diagnosis&lt;/keyword&gt;&lt;keyword&gt;Prevalence&lt;/keyword&gt;&lt;keyword&gt;Pyrethrins/*poisoning/urine&lt;/keyword&gt;&lt;/keywords&gt;&lt;isbn&gt;0007-1072 (Print)&amp;#xD;0007-1072&lt;/isbn&gt;&lt;custom2&gt;PMC1035323&lt;/custom2&gt;&lt;titles&gt;&lt;title&gt;An epidemiological study on occupational acute pyrethroid poisoning in cotton farmers&lt;/title&gt;&lt;secondary-title&gt;Br J Ind Med&lt;/secondary-title&gt;&lt;alt-title&gt;British journal of industrial medicine&lt;/alt-title&gt;&lt;/titles&gt;&lt;pages&gt;77-81&lt;/pages&gt;&lt;number&gt;2&lt;/number&gt;&lt;contributors&gt;&lt;authors&gt;&lt;author&gt;Chen, S. Y.&lt;/author&gt;&lt;author&gt;Zhang, Z. W.&lt;/author&gt;&lt;author&gt;He, F. S.&lt;/author&gt;&lt;author&gt;Yao, P. P.&lt;/author&gt;&lt;author&gt;Wu, Y. Q.&lt;/author&gt;&lt;author&gt;Sun, J. X.&lt;/author&gt;&lt;author&gt;Liu, L. H.&lt;/author&gt;&lt;author&gt;Li, Q. G.&lt;/author&gt;&lt;/authors&gt;&lt;/contributors&gt;&lt;edition&gt;1991/02/01&lt;/edition&gt;&lt;language&gt;eng&lt;/language&gt;&lt;added-date format="utc"&gt;1477311529&lt;/added-date&gt;&lt;ref-type name="Journal Article"&gt;17&lt;/ref-type&gt;&lt;auth-address&gt;Institute of Occupational Medicine, Chinese Academy of Preventive Medicine, Beijing.&lt;/auth-address&gt;&lt;remote-database-provider&gt;NLM&lt;/remote-database-provider&gt;&lt;rec-number&gt;7337&lt;/rec-number&gt;&lt;last-updated-date format="utc"&gt;1477311529&lt;/last-updated-date&gt;&lt;accession-num&gt;1998611&lt;/accession-num&gt;&lt;volume&gt;48&lt;/volume&gt;&lt;/record&gt;&lt;/Cite&gt;&lt;/EndNote&gt;</w:instrText>
            </w:r>
            <w:r w:rsidRPr="00BE3EF8">
              <w:rPr>
                <w:rFonts w:cstheme="minorHAnsi"/>
              </w:rPr>
              <w:fldChar w:fldCharType="separate"/>
            </w:r>
            <w:r w:rsidRPr="00BE3EF8">
              <w:rPr>
                <w:rFonts w:cstheme="minorHAnsi"/>
                <w:noProof/>
              </w:rPr>
              <w:t>(Chen et al. 1991)</w:t>
            </w:r>
            <w:r w:rsidRPr="00BE3EF8">
              <w:rPr>
                <w:rFonts w:cstheme="minorHAnsi"/>
              </w:rPr>
              <w:fldChar w:fldCharType="end"/>
            </w:r>
          </w:p>
        </w:tc>
        <w:tc>
          <w:tcPr>
            <w:tcW w:w="4038" w:type="dxa"/>
          </w:tcPr>
          <w:p w14:paraId="2B008DDC" w14:textId="77777777" w:rsidR="00BE3EF8" w:rsidRPr="00BE3EF8" w:rsidRDefault="00BE3EF8" w:rsidP="00BE3EF8">
            <w:pPr>
              <w:rPr>
                <w:rFonts w:cstheme="minorHAnsi"/>
              </w:rPr>
            </w:pPr>
            <w:r w:rsidRPr="00BE3EF8">
              <w:rPr>
                <w:rFonts w:cstheme="minorHAnsi"/>
              </w:rPr>
              <w:t>Self-reported symptoms, acute</w:t>
            </w:r>
          </w:p>
        </w:tc>
        <w:tc>
          <w:tcPr>
            <w:tcW w:w="5040" w:type="dxa"/>
          </w:tcPr>
          <w:p w14:paraId="4F4F055E" w14:textId="77777777" w:rsidR="00BE3EF8" w:rsidRPr="00BE3EF8" w:rsidRDefault="00BE3EF8" w:rsidP="00BE3EF8">
            <w:pPr>
              <w:rPr>
                <w:rFonts w:cstheme="minorHAnsi"/>
              </w:rPr>
            </w:pPr>
            <w:r w:rsidRPr="00BE3EF8">
              <w:rPr>
                <w:rFonts w:cstheme="minorHAnsi"/>
              </w:rPr>
              <w:t>Pyrethroid spray men interviewed after application, China</w:t>
            </w:r>
          </w:p>
        </w:tc>
      </w:tr>
      <w:tr w:rsidR="00BE3EF8" w:rsidRPr="00BE3EF8" w14:paraId="00C27A2C" w14:textId="77777777" w:rsidTr="00604C2B">
        <w:tc>
          <w:tcPr>
            <w:tcW w:w="928" w:type="dxa"/>
          </w:tcPr>
          <w:p w14:paraId="48852EDA" w14:textId="77777777" w:rsidR="00BE3EF8" w:rsidRPr="00BE3EF8" w:rsidRDefault="00BE3EF8" w:rsidP="00BE3EF8">
            <w:pPr>
              <w:numPr>
                <w:ilvl w:val="0"/>
                <w:numId w:val="1"/>
              </w:numPr>
              <w:contextualSpacing/>
              <w:rPr>
                <w:rFonts w:cstheme="minorHAnsi"/>
              </w:rPr>
            </w:pPr>
          </w:p>
        </w:tc>
        <w:tc>
          <w:tcPr>
            <w:tcW w:w="2769" w:type="dxa"/>
          </w:tcPr>
          <w:p w14:paraId="38633ACF"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Franzosa&lt;/Author&gt;&lt;Year&gt;2007&lt;/Year&gt;&lt;IDText&gt;Cutaneous contact urticaria to pyrethrum-real?, common?, or not documented?: an evidence-based approach&lt;/IDText&gt;&lt;DisplayText&gt;(Franzosa et al. 2007)&lt;/DisplayText&gt;&lt;record&gt;&lt;keywords&gt;&lt;keyword&gt;Asthma/diagnosis/immunology&lt;/keyword&gt;&lt;keyword&gt;Chrysanthemum cinerariifolium/*chemistry&lt;/keyword&gt;&lt;keyword&gt;Conjunctivitis, Allergic/diagnosis/immunology&lt;/keyword&gt;&lt;keyword&gt;Dermatitis, Allergic Contact/*diagnosis/immunology&lt;/keyword&gt;&lt;keyword&gt;Evidence-Based Medicine/methods&lt;/keyword&gt;&lt;keyword&gt;Humans&lt;/keyword&gt;&lt;keyword&gt;Pyrethrins/*administration &amp;amp; dosage/immunology&lt;/keyword&gt;&lt;keyword&gt;Rhinitis/diagnosis/immunology&lt;/keyword&gt;&lt;keyword&gt;Urticaria/*diagnosis/immunology&lt;/keyword&gt;&lt;/keywords&gt;&lt;isbn&gt;1556-9527 (Print)&amp;#xD;1556-9527&lt;/isbn&gt;&lt;titles&gt;&lt;title&gt;Cutaneous contact urticaria to pyrethrum-real?, common?, or not documented?: an evidence-based approach&lt;/title&gt;&lt;secondary-title&gt;Cutan Ocul Toxicol&lt;/secondary-title&gt;&lt;alt-title&gt;Cutaneous and ocular toxicology&lt;/alt-title&gt;&lt;/titles&gt;&lt;pages&gt;57-72&lt;/pages&gt;&lt;number&gt;1&lt;/number&gt;&lt;contributors&gt;&lt;authors&gt;&lt;author&gt;Franzosa, J. A.&lt;/author&gt;&lt;author&gt;Osimitz, T. G.&lt;/author&gt;&lt;author&gt;Maibach, H. I.&lt;/author&gt;&lt;/authors&gt;&lt;/contributors&gt;&lt;edition&gt;2007/04/28&lt;/edition&gt;&lt;language&gt;eng&lt;/language&gt;&lt;added-date format="utc"&gt;1477311577&lt;/added-date&gt;&lt;ref-type name="Journal Article"&gt;17&lt;/ref-type&gt;&lt;auth-address&gt;Science Strategies, LLC, Charlottesville, VA 22902, USA.&lt;/auth-address&gt;&lt;dates&gt;&lt;year&gt;2007&lt;/year&gt;&lt;/dates&gt;&lt;remote-database-provider&gt;NLM&lt;/remote-database-provider&gt;&lt;rec-number&gt;7998&lt;/rec-number&gt;&lt;last-updated-date format="utc"&gt;1477311577&lt;/last-updated-date&gt;&lt;accession-num&gt;17464749&lt;/accession-num&gt;&lt;electronic-resource-num&gt;10.1080/15569520601183880&lt;/electronic-resource-num&gt;&lt;volume&gt;26&lt;/volume&gt;&lt;/record&gt;&lt;/Cite&gt;&lt;/EndNote&gt;</w:instrText>
            </w:r>
            <w:r w:rsidRPr="00BE3EF8">
              <w:rPr>
                <w:rFonts w:cstheme="minorHAnsi"/>
              </w:rPr>
              <w:fldChar w:fldCharType="separate"/>
            </w:r>
            <w:r w:rsidRPr="00BE3EF8">
              <w:rPr>
                <w:rFonts w:cstheme="minorHAnsi"/>
                <w:noProof/>
              </w:rPr>
              <w:t>(Franzosa et al. 2007)</w:t>
            </w:r>
            <w:r w:rsidRPr="00BE3EF8">
              <w:rPr>
                <w:rFonts w:cstheme="minorHAnsi"/>
              </w:rPr>
              <w:fldChar w:fldCharType="end"/>
            </w:r>
          </w:p>
        </w:tc>
        <w:tc>
          <w:tcPr>
            <w:tcW w:w="4038" w:type="dxa"/>
          </w:tcPr>
          <w:p w14:paraId="51D3FA54" w14:textId="77777777" w:rsidR="00BE3EF8" w:rsidRPr="00BE3EF8" w:rsidRDefault="00BE3EF8" w:rsidP="00BE3EF8">
            <w:pPr>
              <w:rPr>
                <w:rFonts w:cstheme="minorHAnsi"/>
              </w:rPr>
            </w:pPr>
            <w:r w:rsidRPr="00BE3EF8">
              <w:rPr>
                <w:rFonts w:cstheme="minorHAnsi"/>
              </w:rPr>
              <w:t>Type 1 skin hypersensitivity, acute</w:t>
            </w:r>
          </w:p>
        </w:tc>
        <w:tc>
          <w:tcPr>
            <w:tcW w:w="5040" w:type="dxa"/>
          </w:tcPr>
          <w:p w14:paraId="4C374E45" w14:textId="77777777" w:rsidR="00BE3EF8" w:rsidRPr="00BE3EF8" w:rsidRDefault="00BE3EF8" w:rsidP="00BE3EF8">
            <w:pPr>
              <w:rPr>
                <w:rFonts w:cstheme="minorHAnsi"/>
              </w:rPr>
            </w:pPr>
            <w:r w:rsidRPr="00BE3EF8">
              <w:rPr>
                <w:rFonts w:cstheme="minorHAnsi"/>
              </w:rPr>
              <w:t>Review</w:t>
            </w:r>
          </w:p>
        </w:tc>
      </w:tr>
      <w:tr w:rsidR="00BE3EF8" w:rsidRPr="00BE3EF8" w14:paraId="5A622076" w14:textId="77777777" w:rsidTr="00604C2B">
        <w:tc>
          <w:tcPr>
            <w:tcW w:w="928" w:type="dxa"/>
          </w:tcPr>
          <w:p w14:paraId="3FD599F0" w14:textId="77777777" w:rsidR="00BE3EF8" w:rsidRPr="00BE3EF8" w:rsidRDefault="00BE3EF8" w:rsidP="00BE3EF8">
            <w:pPr>
              <w:numPr>
                <w:ilvl w:val="0"/>
                <w:numId w:val="1"/>
              </w:numPr>
              <w:contextualSpacing/>
              <w:rPr>
                <w:rFonts w:cstheme="minorHAnsi"/>
              </w:rPr>
            </w:pPr>
          </w:p>
        </w:tc>
        <w:tc>
          <w:tcPr>
            <w:tcW w:w="2769" w:type="dxa"/>
          </w:tcPr>
          <w:p w14:paraId="007F6F9F" w14:textId="77777777" w:rsidR="00BE3EF8" w:rsidRPr="00BE3EF8" w:rsidRDefault="00BE3EF8" w:rsidP="00BE3EF8">
            <w:pPr>
              <w:rPr>
                <w:rFonts w:cstheme="minorHAnsi"/>
              </w:rPr>
            </w:pPr>
            <w:r w:rsidRPr="00BE3EF8">
              <w:rPr>
                <w:rFonts w:cstheme="minorHAnsi"/>
              </w:rPr>
              <w:fldChar w:fldCharType="begin">
                <w:fldData xml:space="preserve">PEVuZE5vdGU+PENpdGU+PEF1dGhvcj5GdXJsb25nPC9BdXRob3I+PFllYXI+MjAxNTwvWWVhcj48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</w:fldData>
              </w:fldChar>
            </w:r>
            <w:r w:rsidRPr="00BE3EF8">
              <w:rPr>
                <w:rFonts w:cstheme="minorHAnsi"/>
              </w:rPr>
              <w:instrText xml:space="preserve"> ADDIN EN.CITE </w:instrText>
            </w:r>
            <w:r w:rsidRPr="00BE3EF8">
              <w:rPr>
                <w:rFonts w:cstheme="minorHAnsi"/>
              </w:rPr>
              <w:fldChar w:fldCharType="begin">
                <w:fldData xml:space="preserve">PEVuZE5vdGU+PENpdGU+PEF1dGhvcj5GdXJsb25nPC9BdXRob3I+PFllYXI+MjAxNTwvWWVhcj48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</w:fldData>
              </w:fldChar>
            </w:r>
            <w:r w:rsidRPr="00BE3EF8">
              <w:rPr>
                <w:rFonts w:cstheme="minorHAnsi"/>
              </w:rPr>
              <w:instrText xml:space="preserve"> ADDIN EN.CITE.DATA </w:instrText>
            </w:r>
            <w:r w:rsidRPr="00BE3EF8">
              <w:rPr>
                <w:rFonts w:cstheme="minorHAnsi"/>
              </w:rPr>
            </w:r>
            <w:r w:rsidRPr="00BE3EF8">
              <w:rPr>
                <w:rFonts w:cstheme="minorHAnsi"/>
              </w:rPr>
              <w:fldChar w:fldCharType="end"/>
            </w:r>
            <w:r w:rsidRPr="00BE3EF8">
              <w:rPr>
                <w:rFonts w:cstheme="minorHAnsi"/>
              </w:rPr>
            </w:r>
            <w:r w:rsidRPr="00BE3EF8">
              <w:rPr>
                <w:rFonts w:cstheme="minorHAnsi"/>
              </w:rPr>
              <w:fldChar w:fldCharType="separate"/>
            </w:r>
            <w:r w:rsidRPr="00BE3EF8">
              <w:rPr>
                <w:rFonts w:cstheme="minorHAnsi"/>
                <w:noProof/>
              </w:rPr>
              <w:t>(Furlong et al. 2015)</w:t>
            </w:r>
            <w:r w:rsidRPr="00BE3EF8">
              <w:rPr>
                <w:rFonts w:cstheme="minorHAnsi"/>
              </w:rPr>
              <w:fldChar w:fldCharType="end"/>
            </w:r>
          </w:p>
        </w:tc>
        <w:tc>
          <w:tcPr>
            <w:tcW w:w="4038" w:type="dxa"/>
          </w:tcPr>
          <w:p w14:paraId="33E9E720" w14:textId="77777777" w:rsidR="00BE3EF8" w:rsidRPr="00BE3EF8" w:rsidRDefault="00BE3EF8" w:rsidP="00BE3EF8">
            <w:pPr>
              <w:rPr>
                <w:rFonts w:cstheme="minorHAnsi"/>
              </w:rPr>
            </w:pPr>
            <w:r w:rsidRPr="00BE3EF8">
              <w:rPr>
                <w:rFonts w:cstheme="minorHAnsi"/>
              </w:rPr>
              <w:t>Parkinson’s disease in applicators</w:t>
            </w:r>
          </w:p>
        </w:tc>
        <w:tc>
          <w:tcPr>
            <w:tcW w:w="5040" w:type="dxa"/>
          </w:tcPr>
          <w:p w14:paraId="2F549197" w14:textId="77777777" w:rsidR="00BE3EF8" w:rsidRPr="00BE3EF8" w:rsidRDefault="00BE3EF8" w:rsidP="00BE3EF8">
            <w:pPr>
              <w:rPr>
                <w:rFonts w:cstheme="minorHAnsi"/>
              </w:rPr>
            </w:pPr>
            <w:r w:rsidRPr="00BE3EF8">
              <w:rPr>
                <w:rFonts w:cstheme="minorHAnsi"/>
              </w:rPr>
              <w:t xml:space="preserve">Analysis of the AHS, following </w:t>
            </w:r>
            <w:proofErr w:type="spellStart"/>
            <w:r w:rsidRPr="00BE3EF8">
              <w:rPr>
                <w:rFonts w:cstheme="minorHAnsi"/>
              </w:rPr>
              <w:t>Kamel</w:t>
            </w:r>
            <w:proofErr w:type="spellEnd"/>
            <w:r w:rsidRPr="00BE3EF8">
              <w:rPr>
                <w:rFonts w:cstheme="minorHAnsi"/>
              </w:rPr>
              <w:t>, et al.,</w:t>
            </w:r>
          </w:p>
        </w:tc>
      </w:tr>
      <w:tr w:rsidR="00BE3EF8" w:rsidRPr="00BE3EF8" w14:paraId="41E2D86F" w14:textId="77777777" w:rsidTr="00604C2B">
        <w:tc>
          <w:tcPr>
            <w:tcW w:w="928" w:type="dxa"/>
          </w:tcPr>
          <w:p w14:paraId="018445D2" w14:textId="77777777" w:rsidR="00BE3EF8" w:rsidRPr="00BE3EF8" w:rsidRDefault="00BE3EF8" w:rsidP="00BE3EF8">
            <w:pPr>
              <w:numPr>
                <w:ilvl w:val="0"/>
                <w:numId w:val="1"/>
              </w:numPr>
              <w:contextualSpacing/>
              <w:rPr>
                <w:rFonts w:cstheme="minorHAnsi"/>
              </w:rPr>
            </w:pPr>
          </w:p>
        </w:tc>
        <w:tc>
          <w:tcPr>
            <w:tcW w:w="2769" w:type="dxa"/>
          </w:tcPr>
          <w:p w14:paraId="4A773725" w14:textId="77777777" w:rsidR="00BE3EF8" w:rsidRPr="00BE3EF8" w:rsidRDefault="00BE3EF8" w:rsidP="00BE3EF8">
            <w:pPr>
              <w:rPr>
                <w:rFonts w:cstheme="minorHAnsi"/>
              </w:rPr>
            </w:pPr>
            <w:r w:rsidRPr="00BE3EF8">
              <w:rPr>
                <w:rFonts w:cstheme="minorHAnsi"/>
              </w:rPr>
              <w:fldChar w:fldCharType="begin">
                <w:fldData xml:space="preserve">PEVuZE5vdGU+PENpdGU+PEF1dGhvcj5IYW5zZW48L0F1dGhvcj48WWVhcj4yMDE0PC9ZZWFyPjxJ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</w:fldData>
              </w:fldChar>
            </w:r>
            <w:r w:rsidRPr="00BE3EF8">
              <w:rPr>
                <w:rFonts w:cstheme="minorHAnsi"/>
              </w:rPr>
              <w:instrText xml:space="preserve"> ADDIN EN.CITE </w:instrText>
            </w:r>
            <w:r w:rsidRPr="00BE3EF8">
              <w:rPr>
                <w:rFonts w:cstheme="minorHAnsi"/>
              </w:rPr>
              <w:fldChar w:fldCharType="begin">
                <w:fldData xml:space="preserve">PEVuZE5vdGU+PENpdGU+PEF1dGhvcj5IYW5zZW48L0F1dGhvcj48WWVhcj4yMDE0PC9ZZWFyPjxJ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</w:fldData>
              </w:fldChar>
            </w:r>
            <w:r w:rsidRPr="00BE3EF8">
              <w:rPr>
                <w:rFonts w:cstheme="minorHAnsi"/>
              </w:rPr>
              <w:instrText xml:space="preserve"> ADDIN EN.CITE.DATA </w:instrText>
            </w:r>
            <w:r w:rsidRPr="00BE3EF8">
              <w:rPr>
                <w:rFonts w:cstheme="minorHAnsi"/>
              </w:rPr>
            </w:r>
            <w:r w:rsidRPr="00BE3EF8">
              <w:rPr>
                <w:rFonts w:cstheme="minorHAnsi"/>
              </w:rPr>
              <w:fldChar w:fldCharType="end"/>
            </w:r>
            <w:r w:rsidRPr="00BE3EF8">
              <w:rPr>
                <w:rFonts w:cstheme="minorHAnsi"/>
              </w:rPr>
            </w:r>
            <w:r w:rsidRPr="00BE3EF8">
              <w:rPr>
                <w:rFonts w:cstheme="minorHAnsi"/>
              </w:rPr>
              <w:fldChar w:fldCharType="separate"/>
            </w:r>
            <w:r w:rsidRPr="00BE3EF8">
              <w:rPr>
                <w:rFonts w:cstheme="minorHAnsi"/>
                <w:noProof/>
              </w:rPr>
              <w:t>(Hansen et al. 2014)</w:t>
            </w:r>
            <w:r w:rsidRPr="00BE3EF8">
              <w:rPr>
                <w:rFonts w:cstheme="minorHAnsi"/>
              </w:rPr>
              <w:fldChar w:fldCharType="end"/>
            </w:r>
          </w:p>
        </w:tc>
        <w:tc>
          <w:tcPr>
            <w:tcW w:w="4038" w:type="dxa"/>
          </w:tcPr>
          <w:p w14:paraId="5A8B6693" w14:textId="77777777" w:rsidR="00BE3EF8" w:rsidRPr="00BE3EF8" w:rsidRDefault="00BE3EF8" w:rsidP="00BE3EF8">
            <w:pPr>
              <w:rPr>
                <w:rFonts w:cstheme="minorHAnsi"/>
              </w:rPr>
            </w:pPr>
            <w:r w:rsidRPr="00BE3EF8">
              <w:rPr>
                <w:rFonts w:cstheme="minorHAnsi"/>
              </w:rPr>
              <w:t xml:space="preserve">Levels of </w:t>
            </w:r>
            <w:proofErr w:type="spellStart"/>
            <w:r w:rsidRPr="00BE3EF8">
              <w:rPr>
                <w:rFonts w:cstheme="minorHAnsi"/>
              </w:rPr>
              <w:t>hbA</w:t>
            </w:r>
            <w:proofErr w:type="spellEnd"/>
            <w:r w:rsidRPr="00BE3EF8">
              <w:rPr>
                <w:rFonts w:cstheme="minorHAnsi"/>
              </w:rPr>
              <w:t xml:space="preserve"> (glucose regulation/pre-diabetes)</w:t>
            </w:r>
          </w:p>
        </w:tc>
        <w:tc>
          <w:tcPr>
            <w:tcW w:w="5040" w:type="dxa"/>
          </w:tcPr>
          <w:p w14:paraId="30EAFC6E" w14:textId="77777777" w:rsidR="00BE3EF8" w:rsidRPr="00BE3EF8" w:rsidRDefault="00BE3EF8" w:rsidP="00BE3EF8">
            <w:pPr>
              <w:rPr>
                <w:rFonts w:cstheme="minorHAnsi"/>
              </w:rPr>
            </w:pPr>
            <w:r w:rsidRPr="00BE3EF8">
              <w:rPr>
                <w:rFonts w:cstheme="minorHAnsi"/>
              </w:rPr>
              <w:t>Pesticide applicators</w:t>
            </w:r>
          </w:p>
        </w:tc>
      </w:tr>
      <w:tr w:rsidR="00BE3EF8" w:rsidRPr="00BE3EF8" w14:paraId="26A0E0A3" w14:textId="77777777" w:rsidTr="00604C2B">
        <w:tc>
          <w:tcPr>
            <w:tcW w:w="928" w:type="dxa"/>
          </w:tcPr>
          <w:p w14:paraId="3695F750" w14:textId="77777777" w:rsidR="00BE3EF8" w:rsidRPr="00BE3EF8" w:rsidRDefault="00BE3EF8" w:rsidP="00BE3EF8">
            <w:pPr>
              <w:numPr>
                <w:ilvl w:val="0"/>
                <w:numId w:val="1"/>
              </w:numPr>
              <w:contextualSpacing/>
              <w:rPr>
                <w:rFonts w:cstheme="minorHAnsi"/>
              </w:rPr>
            </w:pPr>
          </w:p>
        </w:tc>
        <w:tc>
          <w:tcPr>
            <w:tcW w:w="2769" w:type="dxa"/>
          </w:tcPr>
          <w:p w14:paraId="323D7B80"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He&lt;/Author&gt;&lt;Year&gt;1988&lt;/Year&gt;&lt;IDText&gt;Effects of pyrethroid insecticides on subjects engaged in packaging pyrethroids&lt;/IDText&gt;&lt;DisplayText&gt;(He et al. 1988)&lt;/DisplayText&gt;&lt;record&gt;&lt;dates&gt;&lt;pub-dates&gt;&lt;date&gt;Aug&lt;/date&gt;&lt;/pub-dates&gt;&lt;year&gt;1988&lt;/year&gt;&lt;/dates&gt;&lt;keywords&gt;&lt;keyword&gt;Adolescent&lt;/keyword&gt;&lt;keyword&gt;Adult&lt;/keyword&gt;&lt;keyword&gt;Air Pollutants, Occupational/analysis&lt;/keyword&gt;&lt;keyword&gt;Female&lt;/keyword&gt;&lt;keyword&gt;Humans&lt;/keyword&gt;&lt;keyword&gt;Insecticides/administration &amp;amp; dosage/*adverse effects/urine&lt;/keyword&gt;&lt;keyword&gt;Male&lt;/keyword&gt;&lt;keyword&gt;Nitriles&lt;/keyword&gt;&lt;keyword&gt;Occupational Diseases/*chemically induced&lt;/keyword&gt;&lt;keyword&gt;Pyrethrins/administration &amp;amp; dosage/*adverse effects/urine&lt;/keyword&gt;&lt;/keywords&gt;&lt;isbn&gt;0007-1072 (Print)&amp;#xD;0007-1072&lt;/isbn&gt;&lt;custom2&gt;PMC1009649&lt;/custom2&gt;&lt;titles&gt;&lt;title&gt;Effects of pyrethroid insecticides on subjects engaged in packaging pyrethroids&lt;/title&gt;&lt;secondary-title&gt;Br J Ind Med&lt;/secondary-title&gt;&lt;alt-title&gt;British journal of industrial medicine&lt;/alt-title&gt;&lt;/titles&gt;&lt;pages&gt;548-51&lt;/pages&gt;&lt;number&gt;8&lt;/number&gt;&lt;contributors&gt;&lt;authors&gt;&lt;author&gt;He, F.&lt;/author&gt;&lt;author&gt;Sun, J.&lt;/author&gt;&lt;author&gt;Han, K.&lt;/author&gt;&lt;author&gt;Wu, Y.&lt;/author&gt;&lt;author&gt;Yao, P.&lt;/author&gt;&lt;author&gt;Wang, S.&lt;/author&gt;&lt;author&gt;Liu, L.&lt;/author&gt;&lt;/authors&gt;&lt;/contributors&gt;&lt;edition&gt;1988/08/01&lt;/edition&gt;&lt;language&gt;Eng&lt;/language&gt;&lt;added-date format="utc"&gt;1477338969&lt;/added-date&gt;&lt;ref-type name="Journal Article"&gt;17&lt;/ref-type&gt;&lt;auth-address&gt;Institute of Occupational Medicine, Chinese Academy of Preventive Medicine, Beijing.&lt;/auth-address&gt;&lt;remote-database-provider&gt;NLM&lt;/remote-database-provider&gt;&lt;rec-number&gt;10528&lt;/rec-number&gt;&lt;last-updated-date format="utc"&gt;1477338969&lt;/last-updated-date&gt;&lt;accession-num&gt;3415921&lt;/accession-num&gt;&lt;volume&gt;45&lt;/volume&gt;&lt;/record&gt;&lt;/Cite&gt;&lt;/EndNote&gt;</w:instrText>
            </w:r>
            <w:r w:rsidRPr="00BE3EF8">
              <w:rPr>
                <w:rFonts w:cstheme="minorHAnsi"/>
              </w:rPr>
              <w:fldChar w:fldCharType="separate"/>
            </w:r>
            <w:r w:rsidRPr="00BE3EF8">
              <w:rPr>
                <w:rFonts w:cstheme="minorHAnsi"/>
                <w:noProof/>
              </w:rPr>
              <w:t>(He et al. 1988)</w:t>
            </w:r>
            <w:r w:rsidRPr="00BE3EF8">
              <w:rPr>
                <w:rFonts w:cstheme="minorHAnsi"/>
              </w:rPr>
              <w:fldChar w:fldCharType="end"/>
            </w:r>
          </w:p>
        </w:tc>
        <w:tc>
          <w:tcPr>
            <w:tcW w:w="4038" w:type="dxa"/>
          </w:tcPr>
          <w:p w14:paraId="7BB7A341" w14:textId="77777777" w:rsidR="00BE3EF8" w:rsidRPr="00BE3EF8" w:rsidRDefault="00BE3EF8" w:rsidP="00BE3EF8">
            <w:pPr>
              <w:rPr>
                <w:rFonts w:cstheme="minorHAnsi"/>
              </w:rPr>
            </w:pPr>
            <w:r w:rsidRPr="00BE3EF8">
              <w:rPr>
                <w:rFonts w:cstheme="minorHAnsi"/>
              </w:rPr>
              <w:t>Self-reported symptoms, acute</w:t>
            </w:r>
          </w:p>
        </w:tc>
        <w:tc>
          <w:tcPr>
            <w:tcW w:w="5040" w:type="dxa"/>
          </w:tcPr>
          <w:p w14:paraId="4EFEF8F0" w14:textId="77777777" w:rsidR="00BE3EF8" w:rsidRPr="00BE3EF8" w:rsidRDefault="00BE3EF8" w:rsidP="00BE3EF8">
            <w:pPr>
              <w:rPr>
                <w:rFonts w:cstheme="minorHAnsi"/>
              </w:rPr>
            </w:pPr>
            <w:r w:rsidRPr="00BE3EF8">
              <w:rPr>
                <w:rFonts w:cstheme="minorHAnsi"/>
              </w:rPr>
              <w:t>Chinese packaging workers</w:t>
            </w:r>
          </w:p>
        </w:tc>
      </w:tr>
      <w:tr w:rsidR="00BE3EF8" w:rsidRPr="00BE3EF8" w14:paraId="48798EF7" w14:textId="77777777" w:rsidTr="00604C2B">
        <w:tc>
          <w:tcPr>
            <w:tcW w:w="928" w:type="dxa"/>
          </w:tcPr>
          <w:p w14:paraId="04D691B4" w14:textId="77777777" w:rsidR="00BE3EF8" w:rsidRPr="00BE3EF8" w:rsidRDefault="00BE3EF8" w:rsidP="00BE3EF8">
            <w:pPr>
              <w:numPr>
                <w:ilvl w:val="0"/>
                <w:numId w:val="1"/>
              </w:numPr>
              <w:contextualSpacing/>
              <w:rPr>
                <w:rFonts w:cstheme="minorHAnsi"/>
              </w:rPr>
            </w:pPr>
          </w:p>
        </w:tc>
        <w:tc>
          <w:tcPr>
            <w:tcW w:w="2769" w:type="dxa"/>
          </w:tcPr>
          <w:p w14:paraId="36A05A9E" w14:textId="77777777" w:rsidR="00BE3EF8" w:rsidRPr="00BE3EF8" w:rsidRDefault="00BE3EF8" w:rsidP="00BE3EF8">
            <w:pPr>
              <w:rPr>
                <w:rFonts w:cstheme="minorHAnsi"/>
              </w:rPr>
            </w:pPr>
            <w:r w:rsidRPr="00BE3EF8">
              <w:rPr>
                <w:rFonts w:cstheme="minorHAnsi"/>
              </w:rPr>
              <w:fldChar w:fldCharType="begin">
                <w:fldData xml:space="preserve">PEVuZE5vdGU+PENpdGU+PEF1dGhvcj5IdWRzb248L0F1dGhvcj48WWVhcj4yMDE0PC9ZZWFyPjxJ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</w:fldData>
              </w:fldChar>
            </w:r>
            <w:r w:rsidRPr="00BE3EF8">
              <w:rPr>
                <w:rFonts w:cstheme="minorHAnsi"/>
              </w:rPr>
              <w:instrText xml:space="preserve"> ADDIN EN.CITE </w:instrText>
            </w:r>
            <w:r w:rsidRPr="00BE3EF8">
              <w:rPr>
                <w:rFonts w:cstheme="minorHAnsi"/>
              </w:rPr>
              <w:fldChar w:fldCharType="begin">
                <w:fldData xml:space="preserve">PEVuZE5vdGU+PENpdGU+PEF1dGhvcj5IdWRzb248L0F1dGhvcj48WWVhcj4yMDE0PC9ZZWFyPjxJ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</w:fldData>
              </w:fldChar>
            </w:r>
            <w:r w:rsidRPr="00BE3EF8">
              <w:rPr>
                <w:rFonts w:cstheme="minorHAnsi"/>
              </w:rPr>
              <w:instrText xml:space="preserve"> ADDIN EN.CITE.DATA </w:instrText>
            </w:r>
            <w:r w:rsidRPr="00BE3EF8">
              <w:rPr>
                <w:rFonts w:cstheme="minorHAnsi"/>
              </w:rPr>
            </w:r>
            <w:r w:rsidRPr="00BE3EF8">
              <w:rPr>
                <w:rFonts w:cstheme="minorHAnsi"/>
              </w:rPr>
              <w:fldChar w:fldCharType="end"/>
            </w:r>
            <w:r w:rsidRPr="00BE3EF8">
              <w:rPr>
                <w:rFonts w:cstheme="minorHAnsi"/>
              </w:rPr>
            </w:r>
            <w:r w:rsidRPr="00BE3EF8">
              <w:rPr>
                <w:rFonts w:cstheme="minorHAnsi"/>
              </w:rPr>
              <w:fldChar w:fldCharType="separate"/>
            </w:r>
            <w:r w:rsidRPr="00BE3EF8">
              <w:rPr>
                <w:rFonts w:cstheme="minorHAnsi"/>
                <w:noProof/>
              </w:rPr>
              <w:t>(Hudson et al. 2014)</w:t>
            </w:r>
            <w:r w:rsidRPr="00BE3EF8">
              <w:rPr>
                <w:rFonts w:cstheme="minorHAnsi"/>
              </w:rPr>
              <w:fldChar w:fldCharType="end"/>
            </w:r>
          </w:p>
        </w:tc>
        <w:tc>
          <w:tcPr>
            <w:tcW w:w="4038" w:type="dxa"/>
          </w:tcPr>
          <w:p w14:paraId="40C12A07" w14:textId="77777777" w:rsidR="00BE3EF8" w:rsidRPr="00BE3EF8" w:rsidRDefault="00BE3EF8" w:rsidP="00BE3EF8">
            <w:pPr>
              <w:rPr>
                <w:rFonts w:cstheme="minorHAnsi"/>
              </w:rPr>
            </w:pPr>
            <w:r w:rsidRPr="00BE3EF8">
              <w:rPr>
                <w:rFonts w:cstheme="minorHAnsi"/>
              </w:rPr>
              <w:t>Self-reported symptom, acute</w:t>
            </w:r>
          </w:p>
        </w:tc>
        <w:tc>
          <w:tcPr>
            <w:tcW w:w="5040" w:type="dxa"/>
          </w:tcPr>
          <w:p w14:paraId="4D762516" w14:textId="77777777" w:rsidR="00BE3EF8" w:rsidRPr="00BE3EF8" w:rsidRDefault="00BE3EF8" w:rsidP="00BE3EF8">
            <w:pPr>
              <w:rPr>
                <w:rFonts w:cstheme="minorHAnsi"/>
              </w:rPr>
            </w:pPr>
            <w:r w:rsidRPr="00BE3EF8">
              <w:rPr>
                <w:rFonts w:cstheme="minorHAnsi"/>
              </w:rPr>
              <w:t>Case series from poison reporting SENSOR</w:t>
            </w:r>
          </w:p>
        </w:tc>
      </w:tr>
      <w:tr w:rsidR="00BE3EF8" w:rsidRPr="00BE3EF8" w14:paraId="288872E4" w14:textId="77777777" w:rsidTr="00604C2B">
        <w:tc>
          <w:tcPr>
            <w:tcW w:w="928" w:type="dxa"/>
          </w:tcPr>
          <w:p w14:paraId="7A6E68A0" w14:textId="77777777" w:rsidR="00BE3EF8" w:rsidRPr="00BE3EF8" w:rsidRDefault="00BE3EF8" w:rsidP="00BE3EF8">
            <w:pPr>
              <w:numPr>
                <w:ilvl w:val="0"/>
                <w:numId w:val="1"/>
              </w:numPr>
              <w:contextualSpacing/>
              <w:rPr>
                <w:rFonts w:cstheme="minorHAnsi"/>
              </w:rPr>
            </w:pPr>
          </w:p>
        </w:tc>
        <w:tc>
          <w:tcPr>
            <w:tcW w:w="2769" w:type="dxa"/>
          </w:tcPr>
          <w:p w14:paraId="78B0CC97"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Kamel&lt;/Author&gt;&lt;Year&gt;2007&lt;/Year&gt;&lt;IDText&gt;Pesticide exposure and self-reported Parkinson&amp;apos;s disease in the agricultural health study&lt;/IDText&gt;&lt;DisplayText&gt;(Kamel et al. 2007)&lt;/DisplayText&gt;&lt;record&gt;&lt;dates&gt;&lt;pub-dates&gt;&lt;date&gt;Feb&lt;/date&gt;&lt;/pub-dates&gt;&lt;year&gt;2007&lt;/year&gt;&lt;/dates&gt;&lt;keywords&gt;&lt;keyword&gt;Adolescent&lt;/keyword&gt;&lt;keyword&gt;Adult&lt;/keyword&gt;&lt;keyword&gt;Aged&lt;/keyword&gt;&lt;keyword&gt;Aged, 80 and over&lt;/keyword&gt;&lt;keyword&gt;Agriculture&lt;/keyword&gt;&lt;keyword&gt;Child&lt;/keyword&gt;&lt;keyword&gt;Environmental Exposure&lt;/keyword&gt;&lt;keyword&gt;Female&lt;/keyword&gt;&lt;keyword&gt;Follow-Up Studies&lt;/keyword&gt;&lt;keyword&gt;Health Surveys&lt;/keyword&gt;&lt;keyword&gt;Humans&lt;/keyword&gt;&lt;keyword&gt;Incidence&lt;/keyword&gt;&lt;keyword&gt;Iowa&lt;/keyword&gt;&lt;keyword&gt;Male&lt;/keyword&gt;&lt;keyword&gt;Middle Aged&lt;/keyword&gt;&lt;keyword&gt;North Carolina&lt;/keyword&gt;&lt;keyword&gt;Parkinson Disease, Secondary&lt;/keyword&gt;&lt;keyword&gt;Pesticides&lt;/keyword&gt;&lt;keyword&gt;Prevalence&lt;/keyword&gt;&lt;keyword&gt;Retrospective Studies&lt;/keyword&gt;&lt;keyword&gt;Risk Factors&lt;/keyword&gt;&lt;/keywords&gt;&lt;urls&gt;&lt;related-urls&gt;&lt;url&gt;http://www.ncbi.nlm.nih.gov/pubmed/17116648&lt;/url&gt;&lt;/related-urls&gt;&lt;/urls&gt;&lt;isbn&gt;0002-9262&lt;/isbn&gt;&lt;titles&gt;&lt;title&gt;Pesticide exposure and self-reported Parkinson&amp;apos;s disease in the agricultural health study&lt;/title&gt;&lt;secondary-title&gt;Am J Epidemiol&lt;/secondary-title&gt;&lt;/titles&gt;&lt;pages&gt;364-74&lt;/pages&gt;&lt;number&gt;4&lt;/number&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language&gt;eng&lt;/language&gt;&lt;added-date format="utc"&gt;1462393656&lt;/added-date&gt;&lt;ref-type name="Journal Article"&gt;17&lt;/ref-type&gt;&lt;rec-number&gt;197&lt;/rec-number&gt;&lt;last-updated-date format="utc"&gt;1462393656&lt;/last-updated-date&gt;&lt;accession-num&gt;17116648&lt;/accession-num&gt;&lt;electronic-resource-num&gt;10.1093/aje/kwk024&lt;/electronic-resource-num&gt;&lt;volume&gt;165&lt;/volume&gt;&lt;/record&gt;&lt;/Cite&gt;&lt;/EndNote&gt;</w:instrText>
            </w:r>
            <w:r w:rsidRPr="00BE3EF8">
              <w:rPr>
                <w:rFonts w:cstheme="minorHAnsi"/>
              </w:rPr>
              <w:fldChar w:fldCharType="separate"/>
            </w:r>
            <w:r w:rsidRPr="00BE3EF8">
              <w:rPr>
                <w:rFonts w:cstheme="minorHAnsi"/>
                <w:noProof/>
              </w:rPr>
              <w:t>(Kamel et al. 2007)</w:t>
            </w:r>
            <w:r w:rsidRPr="00BE3EF8">
              <w:rPr>
                <w:rFonts w:cstheme="minorHAnsi"/>
              </w:rPr>
              <w:fldChar w:fldCharType="end"/>
            </w:r>
          </w:p>
        </w:tc>
        <w:tc>
          <w:tcPr>
            <w:tcW w:w="4038" w:type="dxa"/>
          </w:tcPr>
          <w:p w14:paraId="31A5B079" w14:textId="77777777" w:rsidR="00BE3EF8" w:rsidRPr="00BE3EF8" w:rsidRDefault="00BE3EF8" w:rsidP="00BE3EF8">
            <w:pPr>
              <w:rPr>
                <w:rFonts w:cstheme="minorHAnsi"/>
              </w:rPr>
            </w:pPr>
            <w:r w:rsidRPr="00BE3EF8">
              <w:rPr>
                <w:rFonts w:cstheme="minorHAnsi"/>
              </w:rPr>
              <w:t>Parkinson’s disease in applicators</w:t>
            </w:r>
          </w:p>
        </w:tc>
        <w:tc>
          <w:tcPr>
            <w:tcW w:w="5040" w:type="dxa"/>
          </w:tcPr>
          <w:p w14:paraId="3C6FCFEC" w14:textId="77777777" w:rsidR="00BE3EF8" w:rsidRPr="00BE3EF8" w:rsidRDefault="00BE3EF8" w:rsidP="00BE3EF8">
            <w:pPr>
              <w:rPr>
                <w:rFonts w:cstheme="minorHAnsi"/>
              </w:rPr>
            </w:pPr>
            <w:r w:rsidRPr="00BE3EF8">
              <w:rPr>
                <w:rFonts w:cstheme="minorHAnsi"/>
              </w:rPr>
              <w:t>Analysis of the AHS</w:t>
            </w:r>
          </w:p>
        </w:tc>
      </w:tr>
      <w:tr w:rsidR="00BE3EF8" w:rsidRPr="00BE3EF8" w14:paraId="392B95B6" w14:textId="77777777" w:rsidTr="00604C2B">
        <w:tc>
          <w:tcPr>
            <w:tcW w:w="928" w:type="dxa"/>
          </w:tcPr>
          <w:p w14:paraId="15AC6CB9" w14:textId="77777777" w:rsidR="00BE3EF8" w:rsidRPr="00BE3EF8" w:rsidRDefault="00BE3EF8" w:rsidP="00BE3EF8">
            <w:pPr>
              <w:numPr>
                <w:ilvl w:val="0"/>
                <w:numId w:val="1"/>
              </w:numPr>
              <w:contextualSpacing/>
              <w:rPr>
                <w:rFonts w:cstheme="minorHAnsi"/>
              </w:rPr>
            </w:pPr>
          </w:p>
        </w:tc>
        <w:tc>
          <w:tcPr>
            <w:tcW w:w="2769" w:type="dxa"/>
          </w:tcPr>
          <w:p w14:paraId="12D3AB29"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Kesavachandran&lt;/Author&gt;&lt;Year&gt;2009&lt;/Year&gt;&lt;IDText&gt;Health risks of employees working in pesticide retail shops: An exploratory study&lt;/IDText&gt;&lt;DisplayText&gt;(Kesavachandran et al. 2009)&lt;/DisplayText&gt;&lt;record&gt;&lt;dates&gt;&lt;pub-dates&gt;&lt;date&gt;Dec&lt;/date&gt;&lt;/pub-dates&gt;&lt;year&gt;2009&lt;/year&gt;&lt;/dates&gt;&lt;keywords&gt;&lt;keyword&gt;Clinical studies&lt;/keyword&gt;&lt;keyword&gt;pesticides&lt;/keyword&gt;&lt;keyword&gt;shopkeepers&lt;/keyword&gt;&lt;/keywords&gt;&lt;isbn&gt;0973-2284&lt;/isbn&gt;&lt;custom2&gt;PMC2862443&lt;/custom2&gt;&lt;titles&gt;&lt;title&gt;Health risks of employees working in pesticide retail shops: An exploratory study&lt;/title&gt;&lt;secondary-title&gt;Indian J Occup Environ Med&lt;/secondary-title&gt;&lt;alt-title&gt;Indian journal of occupational and environmental medicine&lt;/alt-title&gt;&lt;/titles&gt;&lt;pages&gt;121-6&lt;/pages&gt;&lt;number&gt;3&lt;/number&gt;&lt;contributors&gt;&lt;authors&gt;&lt;author&gt;Kesavachandran, C.&lt;/author&gt;&lt;author&gt;Pathak, M. K.&lt;/author&gt;&lt;author&gt;Fareed, M.&lt;/author&gt;&lt;author&gt;Bihari, V.&lt;/author&gt;&lt;author&gt;Mathur, N.&lt;/author&gt;&lt;author&gt;Srivastava, A. K.&lt;/author&gt;&lt;/authors&gt;&lt;/contributors&gt;&lt;edition&gt;2010/05/06&lt;/edition&gt;&lt;language&gt;Eng&lt;/language&gt;&lt;added-date format="utc"&gt;1477339061&lt;/added-date&gt;&lt;ref-type name="Journal Article"&gt;17&lt;/ref-type&gt;&lt;auth-address&gt;Epidemiology Division, Indian Institute of Toxicology Research, (Council of Scientific and Industrial Research), PB No. 80, Lucknow - 226 001, India.&lt;/auth-address&gt;&lt;remote-database-provider&gt;NLM&lt;/remote-database-provider&gt;&lt;rec-number&gt;10530&lt;/rec-number&gt;&lt;last-updated-date format="utc"&gt;1477339061&lt;/last-updated-date&gt;&lt;accession-num&gt;20442829&lt;/accession-num&gt;&lt;electronic-resource-num&gt;10.4103/0019-5278.58914&lt;/electronic-resource-num&gt;&lt;volume&gt;13&lt;/volume&gt;&lt;/record&gt;&lt;/Cite&gt;&lt;/EndNote&gt;</w:instrText>
            </w:r>
            <w:r w:rsidRPr="00BE3EF8">
              <w:rPr>
                <w:rFonts w:cstheme="minorHAnsi"/>
              </w:rPr>
              <w:fldChar w:fldCharType="separate"/>
            </w:r>
            <w:r w:rsidRPr="00BE3EF8">
              <w:rPr>
                <w:rFonts w:cstheme="minorHAnsi"/>
                <w:noProof/>
              </w:rPr>
              <w:t>(Kesavachandran et al. 2009)</w:t>
            </w:r>
            <w:r w:rsidRPr="00BE3EF8">
              <w:rPr>
                <w:rFonts w:cstheme="minorHAnsi"/>
              </w:rPr>
              <w:fldChar w:fldCharType="end"/>
            </w:r>
          </w:p>
        </w:tc>
        <w:tc>
          <w:tcPr>
            <w:tcW w:w="4038" w:type="dxa"/>
            <w:shd w:val="clear" w:color="auto" w:fill="auto"/>
          </w:tcPr>
          <w:p w14:paraId="5D59EEFA" w14:textId="77777777" w:rsidR="00BE3EF8" w:rsidRPr="00BE3EF8" w:rsidRDefault="00BE3EF8" w:rsidP="00BE3EF8">
            <w:pPr>
              <w:rPr>
                <w:rFonts w:cstheme="minorHAnsi"/>
              </w:rPr>
            </w:pPr>
            <w:r w:rsidRPr="00BE3EF8">
              <w:rPr>
                <w:rFonts w:cstheme="minorHAnsi"/>
              </w:rPr>
              <w:t>Nerve conduction velocity</w:t>
            </w:r>
          </w:p>
        </w:tc>
        <w:tc>
          <w:tcPr>
            <w:tcW w:w="5040" w:type="dxa"/>
          </w:tcPr>
          <w:p w14:paraId="5E31D7AB" w14:textId="77777777" w:rsidR="00BE3EF8" w:rsidRPr="00BE3EF8" w:rsidRDefault="00BE3EF8" w:rsidP="00BE3EF8">
            <w:pPr>
              <w:rPr>
                <w:rFonts w:cstheme="minorHAnsi"/>
              </w:rPr>
            </w:pPr>
            <w:r w:rsidRPr="00BE3EF8">
              <w:rPr>
                <w:rFonts w:cstheme="minorHAnsi"/>
              </w:rPr>
              <w:t>shopkeepers</w:t>
            </w:r>
          </w:p>
        </w:tc>
      </w:tr>
      <w:tr w:rsidR="00BE3EF8" w:rsidRPr="00BE3EF8" w14:paraId="554C21E3" w14:textId="77777777" w:rsidTr="00604C2B">
        <w:tc>
          <w:tcPr>
            <w:tcW w:w="928" w:type="dxa"/>
          </w:tcPr>
          <w:p w14:paraId="581B31BF" w14:textId="77777777" w:rsidR="00BE3EF8" w:rsidRPr="00BE3EF8" w:rsidRDefault="00BE3EF8" w:rsidP="00BE3EF8">
            <w:pPr>
              <w:numPr>
                <w:ilvl w:val="0"/>
                <w:numId w:val="1"/>
              </w:numPr>
              <w:contextualSpacing/>
              <w:rPr>
                <w:rFonts w:cstheme="minorHAnsi"/>
              </w:rPr>
            </w:pPr>
          </w:p>
        </w:tc>
        <w:tc>
          <w:tcPr>
            <w:tcW w:w="2769" w:type="dxa"/>
          </w:tcPr>
          <w:p w14:paraId="265042EE"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Kilburn&lt;/Author&gt;&lt;Year&gt;2004&lt;/Year&gt;&lt;IDText&gt;Effects of onboard insecticide use on airline flight attendants&lt;/IDText&gt;&lt;DisplayText&gt;(Kilburn 2004)&lt;/DisplayText&gt;&lt;record&gt;&lt;dates&gt;&lt;pub-dates&gt;&lt;date&gt;Jun&lt;/date&gt;&lt;/pub-dates&gt;&lt;year&gt;2004&lt;/year&gt;&lt;/dates&gt;&lt;keywords&gt;&lt;keyword&gt;Adult&lt;/keyword&gt;&lt;keyword&gt;Air Pollution, Indoor/*adverse effects&lt;/keyword&gt;&lt;keyword&gt;Aircraft&lt;/keyword&gt;&lt;keyword&gt;Disabled Persons&lt;/keyword&gt;&lt;keyword&gt;Dizziness&lt;/keyword&gt;&lt;keyword&gt;Humans&lt;/keyword&gt;&lt;keyword&gt;Insecticides/*poisoning&lt;/keyword&gt;&lt;keyword&gt;Memory Disorders/chemically induced&lt;/keyword&gt;&lt;keyword&gt;Middle Aged&lt;/keyword&gt;&lt;keyword&gt;Mood Disorders/*chemically induced&lt;/keyword&gt;&lt;keyword&gt;Neuropsychological Tests&lt;/keyword&gt;&lt;keyword&gt;*Occupational Exposure&lt;/keyword&gt;&lt;keyword&gt;Retirement&lt;/keyword&gt;&lt;/keywords&gt;&lt;isbn&gt;0003-9896 (Print)&amp;#xD;0003-9896&lt;/isbn&gt;&lt;titles&gt;&lt;title&gt;Effects of onboard insecticide use on airline flight attendants&lt;/title&gt;&lt;secondary-title&gt;Arch Environ Health&lt;/secondary-title&gt;&lt;alt-title&gt;Archives of environmental health&lt;/alt-title&gt;&lt;/titles&gt;&lt;pages&gt;284-91&lt;/pages&gt;&lt;number&gt;6&lt;/number&gt;&lt;contributors&gt;&lt;authors&gt;&lt;author&gt;Kilburn, K. H.&lt;/author&gt;&lt;/authors&gt;&lt;/contributors&gt;&lt;edition&gt;2005/10/22&lt;/edition&gt;&lt;language&gt;eng&lt;/language&gt;&lt;added-date format="utc"&gt;1477311584&lt;/added-date&gt;&lt;ref-type name="Journal Article"&gt;17&lt;/ref-type&gt;&lt;auth-address&gt;University of Southern California, Keck School of Medicine, Laboratory for Environmental Sciences Alhambra, California 91803, USA. Kilburn@usc.edu&lt;/auth-address&gt;&lt;remote-database-provider&gt;NLM&lt;/remote-database-provider&gt;&lt;rec-number&gt;8096&lt;/rec-number&gt;&lt;last-updated-date format="utc"&gt;1477311584&lt;/last-updated-date&gt;&lt;accession-num&gt;16238162&lt;/accession-num&gt;&lt;volume&gt;59&lt;/volume&gt;&lt;/record&gt;&lt;/Cite&gt;&lt;/EndNote&gt;</w:instrText>
            </w:r>
            <w:r w:rsidRPr="00BE3EF8">
              <w:rPr>
                <w:rFonts w:cstheme="minorHAnsi"/>
              </w:rPr>
              <w:fldChar w:fldCharType="separate"/>
            </w:r>
            <w:r w:rsidRPr="00BE3EF8">
              <w:rPr>
                <w:rFonts w:cstheme="minorHAnsi"/>
                <w:noProof/>
              </w:rPr>
              <w:t>(Kilburn 2004)</w:t>
            </w:r>
            <w:r w:rsidRPr="00BE3EF8">
              <w:rPr>
                <w:rFonts w:cstheme="minorHAnsi"/>
              </w:rPr>
              <w:fldChar w:fldCharType="end"/>
            </w:r>
          </w:p>
        </w:tc>
        <w:tc>
          <w:tcPr>
            <w:tcW w:w="4038" w:type="dxa"/>
            <w:shd w:val="clear" w:color="auto" w:fill="auto"/>
          </w:tcPr>
          <w:p w14:paraId="7024766E" w14:textId="77777777" w:rsidR="00BE3EF8" w:rsidRPr="00BE3EF8" w:rsidRDefault="00BE3EF8" w:rsidP="00BE3EF8">
            <w:pPr>
              <w:rPr>
                <w:rFonts w:cstheme="minorHAnsi"/>
              </w:rPr>
            </w:pPr>
            <w:r w:rsidRPr="00BE3EF8">
              <w:rPr>
                <w:rFonts w:cstheme="minorHAnsi"/>
              </w:rPr>
              <w:t>Neurobehavioral function, pulmonary function, mood</w:t>
            </w:r>
          </w:p>
        </w:tc>
        <w:tc>
          <w:tcPr>
            <w:tcW w:w="5040" w:type="dxa"/>
          </w:tcPr>
          <w:p w14:paraId="41E04F39" w14:textId="77777777" w:rsidR="00BE3EF8" w:rsidRPr="00BE3EF8" w:rsidRDefault="00BE3EF8" w:rsidP="00BE3EF8">
            <w:pPr>
              <w:rPr>
                <w:rFonts w:cstheme="minorHAnsi"/>
              </w:rPr>
            </w:pPr>
            <w:r w:rsidRPr="00BE3EF8">
              <w:rPr>
                <w:rFonts w:cstheme="minorHAnsi"/>
              </w:rPr>
              <w:t>airline flight attendants</w:t>
            </w:r>
          </w:p>
        </w:tc>
      </w:tr>
      <w:tr w:rsidR="00BE3EF8" w:rsidRPr="00BE3EF8" w14:paraId="4A60A2B4" w14:textId="77777777" w:rsidTr="00604C2B">
        <w:tc>
          <w:tcPr>
            <w:tcW w:w="928" w:type="dxa"/>
          </w:tcPr>
          <w:p w14:paraId="64BCD5AF" w14:textId="77777777" w:rsidR="00BE3EF8" w:rsidRPr="00BE3EF8" w:rsidRDefault="00BE3EF8" w:rsidP="00BE3EF8">
            <w:pPr>
              <w:numPr>
                <w:ilvl w:val="0"/>
                <w:numId w:val="1"/>
              </w:numPr>
              <w:contextualSpacing/>
              <w:rPr>
                <w:rFonts w:cstheme="minorHAnsi"/>
              </w:rPr>
            </w:pPr>
          </w:p>
        </w:tc>
        <w:tc>
          <w:tcPr>
            <w:tcW w:w="2769" w:type="dxa"/>
          </w:tcPr>
          <w:p w14:paraId="3B5E7AB5" w14:textId="77777777" w:rsidR="00BE3EF8" w:rsidRPr="00BE3EF8" w:rsidRDefault="00BE3EF8" w:rsidP="00BE3EF8">
            <w:pPr>
              <w:rPr>
                <w:rFonts w:cstheme="minorHAnsi"/>
              </w:rPr>
            </w:pPr>
            <w:r w:rsidRPr="00BE3EF8">
              <w:rPr>
                <w:rFonts w:cstheme="minorHAnsi"/>
              </w:rPr>
              <w:fldChar w:fldCharType="begin">
                <w:fldData xml:space="preserve">PEVuZE5vdGU+PENpdGU+PEF1dGhvcj5LaW08L0F1dGhvcj48WWVhcj4yMDE1PC9ZZWFyPjxJRFRl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</w:fldData>
              </w:fldChar>
            </w:r>
            <w:r w:rsidRPr="00BE3EF8">
              <w:rPr>
                <w:rFonts w:cstheme="minorHAnsi"/>
              </w:rPr>
              <w:instrText xml:space="preserve"> ADDIN EN.CITE </w:instrText>
            </w:r>
            <w:r w:rsidRPr="00BE3EF8">
              <w:rPr>
                <w:rFonts w:cstheme="minorHAnsi"/>
              </w:rPr>
              <w:fldChar w:fldCharType="begin">
                <w:fldData xml:space="preserve">PEVuZE5vdGU+PENpdGU+PEF1dGhvcj5LaW08L0F1dGhvcj48WWVhcj4yMDE1PC9ZZWFyPjxJRFRl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</w:fldData>
              </w:fldChar>
            </w:r>
            <w:r w:rsidRPr="00BE3EF8">
              <w:rPr>
                <w:rFonts w:cstheme="minorHAnsi"/>
              </w:rPr>
              <w:instrText xml:space="preserve"> ADDIN EN.CITE.DATA </w:instrText>
            </w:r>
            <w:r w:rsidRPr="00BE3EF8">
              <w:rPr>
                <w:rFonts w:cstheme="minorHAnsi"/>
              </w:rPr>
            </w:r>
            <w:r w:rsidRPr="00BE3EF8">
              <w:rPr>
                <w:rFonts w:cstheme="minorHAnsi"/>
              </w:rPr>
              <w:fldChar w:fldCharType="end"/>
            </w:r>
            <w:r w:rsidRPr="00BE3EF8">
              <w:rPr>
                <w:rFonts w:cstheme="minorHAnsi"/>
              </w:rPr>
            </w:r>
            <w:r w:rsidRPr="00BE3EF8">
              <w:rPr>
                <w:rFonts w:cstheme="minorHAnsi"/>
              </w:rPr>
              <w:fldChar w:fldCharType="separate"/>
            </w:r>
            <w:r w:rsidRPr="00BE3EF8">
              <w:rPr>
                <w:rFonts w:cstheme="minorHAnsi"/>
                <w:noProof/>
              </w:rPr>
              <w:t>(Kim et al. 2015)</w:t>
            </w:r>
            <w:r w:rsidRPr="00BE3EF8">
              <w:rPr>
                <w:rFonts w:cstheme="minorHAnsi"/>
              </w:rPr>
              <w:fldChar w:fldCharType="end"/>
            </w:r>
          </w:p>
        </w:tc>
        <w:tc>
          <w:tcPr>
            <w:tcW w:w="4038" w:type="dxa"/>
          </w:tcPr>
          <w:p w14:paraId="32964D51" w14:textId="77777777" w:rsidR="00BE3EF8" w:rsidRPr="00BE3EF8" w:rsidRDefault="00BE3EF8" w:rsidP="00BE3EF8">
            <w:pPr>
              <w:rPr>
                <w:rFonts w:cstheme="minorHAnsi"/>
              </w:rPr>
            </w:pPr>
            <w:r w:rsidRPr="00BE3EF8">
              <w:rPr>
                <w:rFonts w:cstheme="minorHAnsi"/>
              </w:rPr>
              <w:t xml:space="preserve">Adult Cognition (dementia) </w:t>
            </w:r>
          </w:p>
        </w:tc>
        <w:tc>
          <w:tcPr>
            <w:tcW w:w="5040" w:type="dxa"/>
          </w:tcPr>
          <w:p w14:paraId="4B20F4EA" w14:textId="77777777" w:rsidR="00BE3EF8" w:rsidRPr="00BE3EF8" w:rsidRDefault="00BE3EF8" w:rsidP="00BE3EF8">
            <w:pPr>
              <w:rPr>
                <w:rFonts w:cstheme="minorHAnsi"/>
              </w:rPr>
            </w:pPr>
            <w:r w:rsidRPr="00BE3EF8">
              <w:rPr>
                <w:rFonts w:cstheme="minorHAnsi"/>
              </w:rPr>
              <w:t>NHANES</w:t>
            </w:r>
          </w:p>
        </w:tc>
      </w:tr>
      <w:tr w:rsidR="00BE3EF8" w:rsidRPr="00BE3EF8" w14:paraId="209085C3" w14:textId="77777777" w:rsidTr="00604C2B">
        <w:tc>
          <w:tcPr>
            <w:tcW w:w="928" w:type="dxa"/>
          </w:tcPr>
          <w:p w14:paraId="784EAA3B" w14:textId="77777777" w:rsidR="00BE3EF8" w:rsidRPr="00BE3EF8" w:rsidRDefault="00BE3EF8" w:rsidP="00BE3EF8">
            <w:pPr>
              <w:numPr>
                <w:ilvl w:val="0"/>
                <w:numId w:val="1"/>
              </w:numPr>
              <w:contextualSpacing/>
              <w:rPr>
                <w:rFonts w:cstheme="minorHAnsi"/>
              </w:rPr>
            </w:pPr>
          </w:p>
        </w:tc>
        <w:tc>
          <w:tcPr>
            <w:tcW w:w="2769" w:type="dxa"/>
          </w:tcPr>
          <w:p w14:paraId="7CE58746" w14:textId="77777777" w:rsidR="00BE3EF8" w:rsidRPr="00BE3EF8" w:rsidRDefault="00BE3EF8" w:rsidP="00BE3EF8">
            <w:pPr>
              <w:rPr>
                <w:rFonts w:cstheme="minorHAnsi"/>
              </w:rPr>
            </w:pPr>
            <w:r w:rsidRPr="00BE3EF8">
              <w:rPr>
                <w:rFonts w:cstheme="minorHAnsi"/>
              </w:rPr>
              <w:fldChar w:fldCharType="begin">
                <w:fldData xml:space="preserve">PEVuZE5vdGU+PENpdGU+PEF1dGhvcj5LaW11cmE8L0F1dGhvcj48WWVhcj4yMDA1PC9ZZWFyPjxJ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</w:fldData>
              </w:fldChar>
            </w:r>
            <w:r w:rsidRPr="00BE3EF8">
              <w:rPr>
                <w:rFonts w:cstheme="minorHAnsi"/>
              </w:rPr>
              <w:instrText xml:space="preserve"> ADDIN EN.CITE </w:instrText>
            </w:r>
            <w:r w:rsidRPr="00BE3EF8">
              <w:rPr>
                <w:rFonts w:cstheme="minorHAnsi"/>
              </w:rPr>
              <w:fldChar w:fldCharType="begin">
                <w:fldData xml:space="preserve">PEVuZE5vdGU+PENpdGU+PEF1dGhvcj5LaW11cmE8L0F1dGhvcj48WWVhcj4yMDA1PC9ZZWFyPjxJ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</w:fldData>
              </w:fldChar>
            </w:r>
            <w:r w:rsidRPr="00BE3EF8">
              <w:rPr>
                <w:rFonts w:cstheme="minorHAnsi"/>
              </w:rPr>
              <w:instrText xml:space="preserve"> ADDIN EN.CITE.DATA </w:instrText>
            </w:r>
            <w:r w:rsidRPr="00BE3EF8">
              <w:rPr>
                <w:rFonts w:cstheme="minorHAnsi"/>
              </w:rPr>
            </w:r>
            <w:r w:rsidRPr="00BE3EF8">
              <w:rPr>
                <w:rFonts w:cstheme="minorHAnsi"/>
              </w:rPr>
              <w:fldChar w:fldCharType="end"/>
            </w:r>
            <w:r w:rsidRPr="00BE3EF8">
              <w:rPr>
                <w:rFonts w:cstheme="minorHAnsi"/>
              </w:rPr>
            </w:r>
            <w:r w:rsidRPr="00BE3EF8">
              <w:rPr>
                <w:rFonts w:cstheme="minorHAnsi"/>
              </w:rPr>
              <w:fldChar w:fldCharType="separate"/>
            </w:r>
            <w:r w:rsidRPr="00BE3EF8">
              <w:rPr>
                <w:rFonts w:cstheme="minorHAnsi"/>
                <w:noProof/>
              </w:rPr>
              <w:t>(Kimura et al. 2005)</w:t>
            </w:r>
            <w:r w:rsidRPr="00BE3EF8">
              <w:rPr>
                <w:rFonts w:cstheme="minorHAnsi"/>
              </w:rPr>
              <w:fldChar w:fldCharType="end"/>
            </w:r>
          </w:p>
        </w:tc>
        <w:tc>
          <w:tcPr>
            <w:tcW w:w="4038" w:type="dxa"/>
            <w:shd w:val="clear" w:color="auto" w:fill="auto"/>
          </w:tcPr>
          <w:p w14:paraId="0C8393BA" w14:textId="77777777" w:rsidR="00BE3EF8" w:rsidRPr="00BE3EF8" w:rsidRDefault="00BE3EF8" w:rsidP="00BE3EF8">
            <w:pPr>
              <w:rPr>
                <w:rFonts w:cstheme="minorHAnsi"/>
              </w:rPr>
            </w:pPr>
            <w:r w:rsidRPr="00BE3EF8">
              <w:rPr>
                <w:rFonts w:cstheme="minorHAnsi"/>
              </w:rPr>
              <w:t>Nervous system tests</w:t>
            </w:r>
          </w:p>
        </w:tc>
        <w:tc>
          <w:tcPr>
            <w:tcW w:w="5040" w:type="dxa"/>
          </w:tcPr>
          <w:p w14:paraId="2EC6ED76" w14:textId="77777777" w:rsidR="00BE3EF8" w:rsidRPr="00BE3EF8" w:rsidRDefault="00BE3EF8" w:rsidP="00BE3EF8">
            <w:pPr>
              <w:rPr>
                <w:rFonts w:cstheme="minorHAnsi"/>
              </w:rPr>
            </w:pPr>
            <w:r w:rsidRPr="00BE3EF8">
              <w:rPr>
                <w:rFonts w:cstheme="minorHAnsi"/>
              </w:rPr>
              <w:t>Tobacco farmers</w:t>
            </w:r>
          </w:p>
        </w:tc>
      </w:tr>
      <w:tr w:rsidR="00BE3EF8" w:rsidRPr="00BE3EF8" w14:paraId="1B09199F" w14:textId="77777777" w:rsidTr="00604C2B">
        <w:tc>
          <w:tcPr>
            <w:tcW w:w="928" w:type="dxa"/>
          </w:tcPr>
          <w:p w14:paraId="63683EAA" w14:textId="77777777" w:rsidR="00BE3EF8" w:rsidRPr="00BE3EF8" w:rsidRDefault="00BE3EF8" w:rsidP="00BE3EF8">
            <w:pPr>
              <w:numPr>
                <w:ilvl w:val="0"/>
                <w:numId w:val="1"/>
              </w:numPr>
              <w:contextualSpacing/>
              <w:rPr>
                <w:rFonts w:cstheme="minorHAnsi"/>
              </w:rPr>
            </w:pPr>
          </w:p>
        </w:tc>
        <w:tc>
          <w:tcPr>
            <w:tcW w:w="2769" w:type="dxa"/>
          </w:tcPr>
          <w:p w14:paraId="3138DBC5"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Lafiura&lt;/Author&gt;&lt;Year&gt;2007&lt;/Year&gt;&lt;IDText&gt;Association between prenatal pesticide exposures and the generation of leukemia-associated T(8;21)&lt;/IDText&gt;&lt;DisplayText&gt;(Lafiura et al. 2007)&lt;/DisplayText&gt;&lt;record&gt;&lt;dates&gt;&lt;pub-dates&gt;&lt;date&gt;Oct 15&lt;/date&gt;&lt;/pub-dates&gt;&lt;year&gt;2007&lt;/year&gt;&lt;/dates&gt;&lt;keywords&gt;&lt;keyword&gt;*Chromosomes, Human, Pair 21&lt;/keyword&gt;&lt;keyword&gt;*Chromosomes, Human, Pair 8&lt;/keyword&gt;&lt;keyword&gt;Female&lt;/keyword&gt;&lt;keyword&gt;Fetal Blood&lt;/keyword&gt;&lt;keyword&gt;Fetus&lt;/keyword&gt;&lt;keyword&gt;Humans&lt;/keyword&gt;&lt;keyword&gt;Infant, Newborn&lt;/keyword&gt;&lt;keyword&gt;Leukemia/*etiology/genetics&lt;/keyword&gt;&lt;keyword&gt;Maternal Exposure/adverse effects&lt;/keyword&gt;&lt;keyword&gt;Meconium/chemistry&lt;/keyword&gt;&lt;keyword&gt;Pesticides/analysis&lt;/keyword&gt;&lt;keyword&gt;Pregnancy&lt;/keyword&gt;&lt;keyword&gt;Propoxur/*analysis&lt;/keyword&gt;&lt;keyword&gt;*Translocation, Genetic&lt;/keyword&gt;&lt;/keywords&gt;&lt;isbn&gt;1545-5009 (Print)&amp;#xD;1545-5009&lt;/isbn&gt;&lt;titles&gt;&lt;title&gt;Association between prenatal pesticide exposures and the generation of leukemia-associated T(8;21)&lt;/title&gt;&lt;secondary-title&gt;Pediatr Blood Cancer&lt;/secondary-title&gt;&lt;alt-title&gt;Pediatric blood &amp;amp; cancer&lt;/alt-title&gt;&lt;/titles&gt;&lt;pages&gt;624-8&lt;/pages&gt;&lt;number&gt;5&lt;/number&gt;&lt;contributors&gt;&lt;authors&gt;&lt;author&gt;Lafiura, K. M.&lt;/author&gt;&lt;author&gt;Bielawski, D. M.&lt;/author&gt;&lt;author&gt;Posecion, N. C., Jr.&lt;/author&gt;&lt;author&gt;Ostrea, E. M., Jr.&lt;/author&gt;&lt;author&gt;Matherly, L. H.&lt;/author&gt;&lt;author&gt;Taub, J. W.&lt;/author&gt;&lt;author&gt;Ge, Y.&lt;/author&gt;&lt;/authors&gt;&lt;/contributors&gt;&lt;edition&gt;2007/07/05&lt;/edition&gt;&lt;language&gt;eng&lt;/language&gt;&lt;added-date format="utc"&gt;1477311498&lt;/added-date&gt;&lt;ref-type name="Journal Article"&gt;17&lt;/ref-type&gt;&lt;auth-address&gt;Developmental Therapeutics Program, Barbara Ann Karmanos Cancer Institute, Wayne State University School of Medicine, Detroit, Michigan, USA.&lt;/auth-address&gt;&lt;remote-database-provider&gt;NLM&lt;/remote-database-provider&gt;&lt;rec-number&gt;6906&lt;/rec-number&gt;&lt;last-updated-date format="utc"&gt;1477311498&lt;/last-updated-date&gt;&lt;accession-num&gt;17610268&lt;/accession-num&gt;&lt;electronic-resource-num&gt;10.1002/pbc.21283&lt;/electronic-resource-num&gt;&lt;volume&gt;49&lt;/volume&gt;&lt;/record&gt;&lt;/Cite&gt;&lt;/EndNote&gt;</w:instrText>
            </w:r>
            <w:r w:rsidRPr="00BE3EF8">
              <w:rPr>
                <w:rFonts w:cstheme="minorHAnsi"/>
              </w:rPr>
              <w:fldChar w:fldCharType="separate"/>
            </w:r>
            <w:r w:rsidRPr="00BE3EF8">
              <w:rPr>
                <w:rFonts w:cstheme="minorHAnsi"/>
                <w:noProof/>
              </w:rPr>
              <w:t>(Lafiura et al. 2007)</w:t>
            </w:r>
            <w:r w:rsidRPr="00BE3EF8">
              <w:rPr>
                <w:rFonts w:cstheme="minorHAnsi"/>
              </w:rPr>
              <w:fldChar w:fldCharType="end"/>
            </w:r>
          </w:p>
        </w:tc>
        <w:tc>
          <w:tcPr>
            <w:tcW w:w="4038" w:type="dxa"/>
          </w:tcPr>
          <w:p w14:paraId="6D53F080" w14:textId="77777777" w:rsidR="00BE3EF8" w:rsidRPr="00BE3EF8" w:rsidRDefault="00BE3EF8" w:rsidP="00BE3EF8">
            <w:pPr>
              <w:rPr>
                <w:rFonts w:cstheme="minorHAnsi"/>
              </w:rPr>
            </w:pPr>
            <w:r w:rsidRPr="00BE3EF8">
              <w:rPr>
                <w:rFonts w:cstheme="minorHAnsi"/>
              </w:rPr>
              <w:t xml:space="preserve">Incidence of </w:t>
            </w:r>
            <w:proofErr w:type="gramStart"/>
            <w:r w:rsidRPr="00BE3EF8">
              <w:rPr>
                <w:rFonts w:cstheme="minorHAnsi"/>
              </w:rPr>
              <w:t>t(</w:t>
            </w:r>
            <w:proofErr w:type="gramEnd"/>
            <w:r w:rsidRPr="00BE3EF8">
              <w:rPr>
                <w:rFonts w:cstheme="minorHAnsi"/>
              </w:rPr>
              <w:t xml:space="preserve">8;21) </w:t>
            </w:r>
          </w:p>
        </w:tc>
        <w:tc>
          <w:tcPr>
            <w:tcW w:w="5040" w:type="dxa"/>
          </w:tcPr>
          <w:p w14:paraId="483E59D5" w14:textId="77777777" w:rsidR="00BE3EF8" w:rsidRPr="00BE3EF8" w:rsidRDefault="00BE3EF8" w:rsidP="00BE3EF8">
            <w:pPr>
              <w:rPr>
                <w:rFonts w:cstheme="minorHAnsi"/>
              </w:rPr>
            </w:pPr>
            <w:r w:rsidRPr="00BE3EF8">
              <w:rPr>
                <w:rFonts w:cstheme="minorHAnsi"/>
              </w:rPr>
              <w:t>Cypermethrin in meconium samples</w:t>
            </w:r>
          </w:p>
        </w:tc>
      </w:tr>
      <w:tr w:rsidR="00BE3EF8" w:rsidRPr="00BE3EF8" w14:paraId="5AE84398" w14:textId="77777777" w:rsidTr="00604C2B">
        <w:tc>
          <w:tcPr>
            <w:tcW w:w="928" w:type="dxa"/>
          </w:tcPr>
          <w:p w14:paraId="4728A90D" w14:textId="77777777" w:rsidR="00BE3EF8" w:rsidRPr="00BE3EF8" w:rsidRDefault="00BE3EF8" w:rsidP="00BE3EF8">
            <w:pPr>
              <w:numPr>
                <w:ilvl w:val="0"/>
                <w:numId w:val="1"/>
              </w:numPr>
              <w:contextualSpacing/>
              <w:rPr>
                <w:rFonts w:cstheme="minorHAnsi"/>
              </w:rPr>
            </w:pPr>
          </w:p>
        </w:tc>
        <w:tc>
          <w:tcPr>
            <w:tcW w:w="2769" w:type="dxa"/>
          </w:tcPr>
          <w:p w14:paraId="7DEA2BB7"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Motsoeneng&lt;/Author&gt;&lt;Year&gt;2015&lt;/Year&gt;&lt;IDText&gt;Relationship between Urinary Pesticide Residue Levels and Neurotoxic Symptoms among Women on Farms in the Western Cape, South Africa&lt;/IDText&gt;&lt;DisplayText&gt;(Motsoeneng and Dalvie 2015)&lt;/DisplayText&gt;&lt;record&gt;&lt;dates&gt;&lt;pub-dates&gt;&lt;date&gt;Jun&lt;/date&gt;&lt;/pub-dates&gt;&lt;year&gt;2015&lt;/year&gt;&lt;/dates&gt;&lt;keywords&gt;&lt;keyword&gt;Adult&lt;/keyword&gt;&lt;keyword&gt;Agriculture&lt;/keyword&gt;&lt;keyword&gt;Benzoates&lt;/keyword&gt;&lt;keyword&gt;Cross-Sectional Studies&lt;/keyword&gt;&lt;keyword&gt;Environmental Exposure&lt;/keyword&gt;&lt;keyword&gt;Female&lt;/keyword&gt;&lt;keyword&gt;Humans&lt;/keyword&gt;&lt;keyword&gt;Middle Aged&lt;/keyword&gt;&lt;keyword&gt;Neurotoxicity Syndromes&lt;/keyword&gt;&lt;keyword&gt;Occupational Exposure&lt;/keyword&gt;&lt;keyword&gt;Pesticide Residues&lt;/keyword&gt;&lt;keyword&gt;Pesticides&lt;/keyword&gt;&lt;keyword&gt;Phenyl Ethers&lt;/keyword&gt;&lt;keyword&gt;Prevalence&lt;/keyword&gt;&lt;keyword&gt;Pyrethrins&lt;/keyword&gt;&lt;keyword&gt;Rural Population&lt;/keyword&gt;&lt;keyword&gt;South Africa&lt;/keyword&gt;&lt;/keywords&gt;&lt;urls&gt;&lt;related-urls&gt;&lt;url&gt;http://www.ncbi.nlm.nih.gov/pubmed/26042367&lt;/url&gt;&lt;/related-urls&gt;&lt;/urls&gt;&lt;isbn&gt;1660-4601&lt;/isbn&gt;&lt;custom2&gt;PMC4483701&lt;/custom2&gt;&lt;titles&gt;&lt;title&gt;Relationship between Urinary Pesticide Residue Levels and Neurotoxic Symptoms among Women on Farms in the Western Cape, South Africa&lt;/title&gt;&lt;secondary-title&gt;Int J Environ Res Public Health&lt;/secondary-title&gt;&lt;/titles&gt;&lt;pages&gt;6281-99&lt;/pages&gt;&lt;number&gt;6&lt;/number&gt;&lt;contributors&gt;&lt;authors&gt;&lt;author&gt;Motsoeneng, P. M.&lt;/author&gt;&lt;author&gt;Dalvie, M. A.&lt;/author&gt;&lt;/authors&gt;&lt;/contributors&gt;&lt;language&gt;eng&lt;/language&gt;&lt;added-date format="utc"&gt;1467649704&lt;/added-date&gt;&lt;ref-type name="Journal Article"&gt;17&lt;/ref-type&gt;&lt;rec-number&gt;5189&lt;/rec-number&gt;&lt;last-updated-date format="utc"&gt;1467649704&lt;/last-updated-date&gt;&lt;accession-num&gt;26042367&lt;/accession-num&gt;&lt;electronic-resource-num&gt;10.3390/ijerph120606281&lt;/electronic-resource-num&gt;&lt;volume&gt;12&lt;/volume&gt;&lt;/record&gt;&lt;/Cite&gt;&lt;/EndNote&gt;</w:instrText>
            </w:r>
            <w:r w:rsidRPr="00BE3EF8">
              <w:rPr>
                <w:rFonts w:cstheme="minorHAnsi"/>
              </w:rPr>
              <w:fldChar w:fldCharType="separate"/>
            </w:r>
            <w:r w:rsidRPr="00BE3EF8">
              <w:rPr>
                <w:rFonts w:cstheme="minorHAnsi"/>
                <w:noProof/>
              </w:rPr>
              <w:t>(Motsoeneng and Dalvie 2015)</w:t>
            </w:r>
            <w:r w:rsidRPr="00BE3EF8">
              <w:rPr>
                <w:rFonts w:cstheme="minorHAnsi"/>
              </w:rPr>
              <w:fldChar w:fldCharType="end"/>
            </w:r>
          </w:p>
        </w:tc>
        <w:tc>
          <w:tcPr>
            <w:tcW w:w="4038" w:type="dxa"/>
            <w:shd w:val="clear" w:color="auto" w:fill="auto"/>
          </w:tcPr>
          <w:p w14:paraId="1B9BFD13" w14:textId="77777777" w:rsidR="00BE3EF8" w:rsidRPr="00BE3EF8" w:rsidRDefault="00BE3EF8" w:rsidP="00BE3EF8">
            <w:pPr>
              <w:rPr>
                <w:rFonts w:cstheme="minorHAnsi"/>
              </w:rPr>
            </w:pPr>
            <w:r w:rsidRPr="00BE3EF8">
              <w:rPr>
                <w:rFonts w:cstheme="minorHAnsi"/>
              </w:rPr>
              <w:t xml:space="preserve">Neurotoxic symptoms </w:t>
            </w:r>
          </w:p>
        </w:tc>
        <w:tc>
          <w:tcPr>
            <w:tcW w:w="5040" w:type="dxa"/>
          </w:tcPr>
          <w:p w14:paraId="4A488377" w14:textId="77777777" w:rsidR="00BE3EF8" w:rsidRPr="00BE3EF8" w:rsidRDefault="00BE3EF8" w:rsidP="00BE3EF8">
            <w:pPr>
              <w:rPr>
                <w:rFonts w:cstheme="minorHAnsi"/>
              </w:rPr>
            </w:pPr>
            <w:r w:rsidRPr="00BE3EF8">
              <w:rPr>
                <w:rFonts w:cstheme="minorHAnsi"/>
              </w:rPr>
              <w:t>Women on farms in South Africa</w:t>
            </w:r>
          </w:p>
        </w:tc>
      </w:tr>
      <w:tr w:rsidR="00BE3EF8" w:rsidRPr="00BE3EF8" w14:paraId="76E76BC1" w14:textId="77777777" w:rsidTr="00604C2B">
        <w:tc>
          <w:tcPr>
            <w:tcW w:w="928" w:type="dxa"/>
          </w:tcPr>
          <w:p w14:paraId="1B76167B" w14:textId="77777777" w:rsidR="00BE3EF8" w:rsidRPr="00BE3EF8" w:rsidRDefault="00BE3EF8" w:rsidP="00BE3EF8">
            <w:pPr>
              <w:numPr>
                <w:ilvl w:val="0"/>
                <w:numId w:val="1"/>
              </w:numPr>
              <w:contextualSpacing/>
              <w:rPr>
                <w:rFonts w:cstheme="minorHAnsi"/>
              </w:rPr>
            </w:pPr>
          </w:p>
        </w:tc>
        <w:tc>
          <w:tcPr>
            <w:tcW w:w="2769" w:type="dxa"/>
          </w:tcPr>
          <w:p w14:paraId="1C49349E"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Ofordile&lt;/Author&gt;&lt;Year&gt;2005&lt;/Year&gt;&lt;IDText&gt;Early pesticide exposure and later mortality in rural Africa: a new hypothesis&lt;/IDText&gt;&lt;DisplayText&gt;(Ofordile et al. 2005)&lt;/DisplayText&gt;&lt;record&gt;&lt;dates&gt;&lt;pub-dates&gt;&lt;date&gt;Jan 1&lt;/date&gt;&lt;/pub-dates&gt;&lt;year&gt;2005&lt;/year&gt;&lt;/dates&gt;&lt;isbn&gt;1547-691x&lt;/isbn&gt;&lt;titles&gt;&lt;title&gt;Early pesticide exposure and later mortality in rural Africa: a new hypothesis&lt;/title&gt;&lt;secondary-title&gt;J Immunotoxicol&lt;/secondary-title&gt;&lt;alt-title&gt;Journal of immunotoxicology&lt;/alt-title&gt;&lt;/titles&gt;&lt;pages&gt;33-40&lt;/pages&gt;&lt;number&gt;1&lt;/number&gt;&lt;contributors&gt;&lt;authors&gt;&lt;author&gt;Ofordile, O. N.&lt;/author&gt;&lt;author&gt;Prentice, A. M.&lt;/author&gt;&lt;author&gt;Moore, S. E.&lt;/author&gt;&lt;author&gt;Holladay, S. D.&lt;/author&gt;&lt;/authors&gt;&lt;/contributors&gt;&lt;edition&gt;2008/10/30&lt;/edition&gt;&lt;language&gt;Eng&lt;/language&gt;&lt;added-date format="utc"&gt;1477339197&lt;/added-date&gt;&lt;ref-type name="Journal Article"&gt;17&lt;/ref-type&gt;&lt;auth-address&gt;Medical Research Council (MRC), Keneba, MRC Laboratories, The Gambia, West Africa.&lt;/auth-address&gt;&lt;remote-database-provider&gt;NLM&lt;/remote-database-provider&gt;&lt;rec-number&gt;10533&lt;/rec-number&gt;&lt;last-updated-date format="utc"&gt;1477339197&lt;/last-updated-date&gt;&lt;accession-num&gt;18958657&lt;/accession-num&gt;&lt;electronic-resource-num&gt;10.1080/15476910590949452&lt;/electronic-resource-num&gt;&lt;volume&gt;2&lt;/volume&gt;&lt;/record&gt;&lt;/Cite&gt;&lt;/EndNote&gt;</w:instrText>
            </w:r>
            <w:r w:rsidRPr="00BE3EF8">
              <w:rPr>
                <w:rFonts w:cstheme="minorHAnsi"/>
              </w:rPr>
              <w:fldChar w:fldCharType="separate"/>
            </w:r>
            <w:r w:rsidRPr="00BE3EF8">
              <w:rPr>
                <w:rFonts w:cstheme="minorHAnsi"/>
                <w:noProof/>
              </w:rPr>
              <w:t>(Ofordile et al. 2005)</w:t>
            </w:r>
            <w:r w:rsidRPr="00BE3EF8">
              <w:rPr>
                <w:rFonts w:cstheme="minorHAnsi"/>
              </w:rPr>
              <w:fldChar w:fldCharType="end"/>
            </w:r>
          </w:p>
        </w:tc>
        <w:tc>
          <w:tcPr>
            <w:tcW w:w="4038" w:type="dxa"/>
          </w:tcPr>
          <w:p w14:paraId="3F745343" w14:textId="77777777" w:rsidR="00BE3EF8" w:rsidRPr="00BE3EF8" w:rsidRDefault="00BE3EF8" w:rsidP="00BE3EF8">
            <w:pPr>
              <w:rPr>
                <w:rFonts w:cstheme="minorHAnsi"/>
              </w:rPr>
            </w:pPr>
            <w:r w:rsidRPr="00BE3EF8">
              <w:rPr>
                <w:rFonts w:cstheme="minorHAnsi"/>
              </w:rPr>
              <w:t>Mortality due to infectious diseases</w:t>
            </w:r>
          </w:p>
        </w:tc>
        <w:tc>
          <w:tcPr>
            <w:tcW w:w="5040" w:type="dxa"/>
          </w:tcPr>
          <w:p w14:paraId="6CAAFE37" w14:textId="77777777" w:rsidR="00BE3EF8" w:rsidRPr="00BE3EF8" w:rsidRDefault="00BE3EF8" w:rsidP="00BE3EF8">
            <w:pPr>
              <w:rPr>
                <w:rFonts w:cstheme="minorHAnsi"/>
              </w:rPr>
            </w:pPr>
            <w:r w:rsidRPr="00BE3EF8">
              <w:rPr>
                <w:rFonts w:cstheme="minorHAnsi"/>
              </w:rPr>
              <w:t xml:space="preserve">This is a </w:t>
            </w:r>
            <w:proofErr w:type="spellStart"/>
            <w:r w:rsidRPr="00BE3EF8">
              <w:rPr>
                <w:rFonts w:cstheme="minorHAnsi"/>
              </w:rPr>
              <w:t>quasi study</w:t>
            </w:r>
            <w:proofErr w:type="spellEnd"/>
            <w:r w:rsidRPr="00BE3EF8">
              <w:rPr>
                <w:rFonts w:cstheme="minorHAnsi"/>
              </w:rPr>
              <w:t>/editorial</w:t>
            </w:r>
          </w:p>
        </w:tc>
      </w:tr>
      <w:tr w:rsidR="00BE3EF8" w:rsidRPr="00BE3EF8" w14:paraId="1569CC97" w14:textId="77777777" w:rsidTr="00604C2B">
        <w:tc>
          <w:tcPr>
            <w:tcW w:w="928" w:type="dxa"/>
          </w:tcPr>
          <w:p w14:paraId="271DBAFC" w14:textId="77777777" w:rsidR="00BE3EF8" w:rsidRPr="00BE3EF8" w:rsidRDefault="00BE3EF8" w:rsidP="00BE3EF8">
            <w:pPr>
              <w:numPr>
                <w:ilvl w:val="0"/>
                <w:numId w:val="1"/>
              </w:numPr>
              <w:contextualSpacing/>
              <w:rPr>
                <w:rFonts w:cstheme="minorHAnsi"/>
              </w:rPr>
            </w:pPr>
          </w:p>
        </w:tc>
        <w:tc>
          <w:tcPr>
            <w:tcW w:w="2769" w:type="dxa"/>
          </w:tcPr>
          <w:p w14:paraId="3A9B105E"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Sutton&lt;/Author&gt;&lt;Year&gt;2007&lt;/Year&gt;&lt;IDText&gt;Pesticide illness among flight attendants due to aircraft disinsection&lt;/IDText&gt;&lt;DisplayText&gt;(Sutton et al. 2007)&lt;/DisplayText&gt;&lt;record&gt;&lt;dates&gt;&lt;pub-dates&gt;&lt;date&gt;May&lt;/date&gt;&lt;/pub-dates&gt;&lt;year&gt;2007&lt;/year&gt;&lt;/dates&gt;&lt;keywords&gt;&lt;keyword&gt;Aircraft&lt;/keyword&gt;&lt;keyword&gt;Aviation&lt;/keyword&gt;&lt;keyword&gt;California&lt;/keyword&gt;&lt;keyword&gt;Health Surveys&lt;/keyword&gt;&lt;keyword&gt;Humans&lt;/keyword&gt;&lt;keyword&gt;Interviews as Topic&lt;/keyword&gt;&lt;keyword&gt;Occupational Diseases&lt;/keyword&gt;&lt;keyword&gt;Occupational Exposure&lt;/keyword&gt;&lt;keyword&gt;Occupational Health&lt;/keyword&gt;&lt;keyword&gt;Permethrin&lt;/keyword&gt;&lt;keyword&gt;Pesticides&lt;/keyword&gt;&lt;/keywords&gt;&lt;urls&gt;&lt;related-urls&gt;&lt;url&gt;http://www.ncbi.nlm.nih.gov/pubmed/17407145&lt;/url&gt;&lt;/related-urls&gt;&lt;/urls&gt;&lt;isbn&gt;0271-3586&lt;/isbn&gt;&lt;titles&gt;&lt;title&gt;Pesticide illness among flight attendants due to aircraft disinsection&lt;/title&gt;&lt;secondary-title&gt;Am J Ind Med&lt;/secondary-title&gt;&lt;/titles&gt;&lt;pages&gt;345-56&lt;/pages&gt;&lt;number&gt;5&lt;/number&gt;&lt;contributors&gt;&lt;authors&gt;&lt;author&gt;Sutton, P. M.&lt;/author&gt;&lt;author&gt;Vergara, X.&lt;/author&gt;&lt;author&gt;Beckman, J.&lt;/author&gt;&lt;author&gt;Nicas, M.&lt;/author&gt;&lt;author&gt;Das, R.&lt;/author&gt;&lt;/authors&gt;&lt;/contributors&gt;&lt;language&gt;eng&lt;/language&gt;&lt;added-date format="utc"&gt;1467649719&lt;/added-date&gt;&lt;ref-type name="Journal Article"&gt;17&lt;/ref-type&gt;&lt;rec-number&gt;5453&lt;/rec-number&gt;&lt;last-updated-date format="utc"&gt;1467649719&lt;/last-updated-date&gt;&lt;accession-num&gt;17407145&lt;/accession-num&gt;&lt;electronic-resource-num&gt;10.1002/ajim.20452&lt;/electronic-resource-num&gt;&lt;volume&gt;50&lt;/volume&gt;&lt;/record&gt;&lt;/Cite&gt;&lt;/EndNote&gt;</w:instrText>
            </w:r>
            <w:r w:rsidRPr="00BE3EF8">
              <w:rPr>
                <w:rFonts w:cstheme="minorHAnsi"/>
              </w:rPr>
              <w:fldChar w:fldCharType="separate"/>
            </w:r>
            <w:r w:rsidRPr="00BE3EF8">
              <w:rPr>
                <w:rFonts w:cstheme="minorHAnsi"/>
                <w:noProof/>
              </w:rPr>
              <w:t>(Sutton et al. 2007)</w:t>
            </w:r>
            <w:r w:rsidRPr="00BE3EF8">
              <w:rPr>
                <w:rFonts w:cstheme="minorHAnsi"/>
              </w:rPr>
              <w:fldChar w:fldCharType="end"/>
            </w:r>
          </w:p>
        </w:tc>
        <w:tc>
          <w:tcPr>
            <w:tcW w:w="4038" w:type="dxa"/>
          </w:tcPr>
          <w:p w14:paraId="69CFB02D" w14:textId="77777777" w:rsidR="00BE3EF8" w:rsidRPr="00BE3EF8" w:rsidRDefault="00BE3EF8" w:rsidP="00BE3EF8">
            <w:pPr>
              <w:rPr>
                <w:rFonts w:cstheme="minorHAnsi"/>
              </w:rPr>
            </w:pPr>
            <w:r w:rsidRPr="00BE3EF8">
              <w:rPr>
                <w:rFonts w:cstheme="minorHAnsi"/>
              </w:rPr>
              <w:t>Acute symptoms in flight attendants</w:t>
            </w:r>
          </w:p>
        </w:tc>
        <w:tc>
          <w:tcPr>
            <w:tcW w:w="5040" w:type="dxa"/>
          </w:tcPr>
          <w:p w14:paraId="5FA699DE" w14:textId="77777777" w:rsidR="00BE3EF8" w:rsidRPr="00BE3EF8" w:rsidRDefault="00BE3EF8" w:rsidP="00BE3EF8">
            <w:pPr>
              <w:rPr>
                <w:rFonts w:cstheme="minorHAnsi"/>
              </w:rPr>
            </w:pPr>
            <w:r w:rsidRPr="00BE3EF8">
              <w:rPr>
                <w:rFonts w:cstheme="minorHAnsi"/>
              </w:rPr>
              <w:t>From the SENSOR program in California</w:t>
            </w:r>
          </w:p>
        </w:tc>
      </w:tr>
      <w:tr w:rsidR="00BE3EF8" w:rsidRPr="00BE3EF8" w14:paraId="49CE7989" w14:textId="77777777" w:rsidTr="00604C2B">
        <w:tc>
          <w:tcPr>
            <w:tcW w:w="928" w:type="dxa"/>
          </w:tcPr>
          <w:p w14:paraId="16DA88C3" w14:textId="77777777" w:rsidR="00BE3EF8" w:rsidRPr="00BE3EF8" w:rsidRDefault="00BE3EF8" w:rsidP="00BE3EF8">
            <w:pPr>
              <w:numPr>
                <w:ilvl w:val="0"/>
                <w:numId w:val="1"/>
              </w:numPr>
              <w:contextualSpacing/>
              <w:rPr>
                <w:rFonts w:cstheme="minorHAnsi"/>
              </w:rPr>
            </w:pPr>
          </w:p>
        </w:tc>
        <w:tc>
          <w:tcPr>
            <w:tcW w:w="2769" w:type="dxa"/>
          </w:tcPr>
          <w:p w14:paraId="58BD5464" w14:textId="77777777" w:rsidR="00BE3EF8" w:rsidRPr="00BE3EF8" w:rsidRDefault="00BE3EF8" w:rsidP="00BE3EF8">
            <w:pPr>
              <w:rPr>
                <w:rFonts w:cstheme="minorHAnsi"/>
              </w:rPr>
            </w:pPr>
            <w:r w:rsidRPr="00BE3EF8">
              <w:rPr>
                <w:rFonts w:cstheme="minorHAnsi"/>
              </w:rPr>
              <w:fldChar w:fldCharType="begin"/>
            </w:r>
            <w:r w:rsidRPr="00BE3EF8">
              <w:rPr>
                <w:rFonts w:cstheme="minorHAnsi"/>
              </w:rPr>
              <w:instrText xml:space="preserve"> ADDIN EN.CITE &lt;EndNote&gt;&lt;Cite&gt;&lt;Author&gt;Wang&lt;/Author&gt;&lt;Year&gt;2011&lt;/Year&gt;&lt;IDText&gt;Abnormal glucose regulation in pyrethroid pesticide factory workers&lt;/IDText&gt;&lt;DisplayText&gt;(Wang et al. 2011)&lt;/DisplayText&gt;&lt;record&gt;&lt;dates&gt;&lt;pub-dates&gt;&lt;date&gt;Feb&lt;/date&gt;&lt;/pub-dates&gt;&lt;year&gt;2011&lt;/year&gt;&lt;/dates&gt;&lt;keywords&gt;&lt;keyword&gt;Adult&lt;/keyword&gt;&lt;keyword&gt;Blood Glucose/*drug effects/metabolism&lt;/keyword&gt;&lt;keyword&gt;Cross-Sectional Studies&lt;/keyword&gt;&lt;keyword&gt;Female&lt;/keyword&gt;&lt;keyword&gt;Glucose Metabolism Disorders/*epidemiology/etiology&lt;/keyword&gt;&lt;keyword&gt;Humans&lt;/keyword&gt;&lt;keyword&gt;Insecticides/*toxicity&lt;/keyword&gt;&lt;keyword&gt;Logistic Models&lt;/keyword&gt;&lt;keyword&gt;Male&lt;/keyword&gt;&lt;keyword&gt;Middle Aged&lt;/keyword&gt;&lt;keyword&gt;Occupational Exposure/*analysis&lt;/keyword&gt;&lt;keyword&gt;Pyrethrins/*toxicity&lt;/keyword&gt;&lt;keyword&gt;Risk Assessment&lt;/keyword&gt;&lt;keyword&gt;Young Adult&lt;/keyword&gt;&lt;/keywords&gt;&lt;isbn&gt;0045-6535&lt;/isbn&gt;&lt;titles&gt;&lt;title&gt;Abnormal glucose regulation in pyrethroid pesticide factory workers&lt;/title&gt;&lt;secondary-title&gt;Chemosphere&lt;/secondary-title&gt;&lt;alt-title&gt;Chemosphere&lt;/alt-title&gt;&lt;/titles&gt;&lt;pages&gt;1080-2&lt;/pages&gt;&lt;number&gt;7&lt;/number&gt;&lt;contributors&gt;&lt;authors&gt;&lt;author&gt;Wang, J.&lt;/author&gt;&lt;author&gt;Zhu, Y.&lt;/author&gt;&lt;author&gt;Cai, X.&lt;/author&gt;&lt;author&gt;Yu, J.&lt;/author&gt;&lt;author&gt;Yang, X.&lt;/author&gt;&lt;author&gt;Cheng, J.&lt;/author&gt;&lt;/authors&gt;&lt;/contributors&gt;&lt;edition&gt;2010/11/12&lt;/edition&gt;&lt;language&gt;eng&lt;/language&gt;&lt;added-date format="utc"&gt;1477311513&lt;/added-date&gt;&lt;ref-type name="Journal Article"&gt;17&lt;/ref-type&gt;&lt;auth-address&gt;Department of Preventive Medicine, Medical College, Yangzhou University, China. yzdewjs@163.com&lt;/auth-address&gt;&lt;remote-database-provider&gt;NLM&lt;/remote-database-provider&gt;&lt;rec-number&gt;7110&lt;/rec-number&gt;&lt;last-updated-date format="utc"&gt;1477311513&lt;/last-updated-date&gt;&lt;accession-num&gt;21067792&lt;/accession-num&gt;&lt;electronic-resource-num&gt;10.1016/j.chemosphere.2010.10.065&lt;/electronic-resource-num&gt;&lt;volume&gt;82&lt;/volume&gt;&lt;/record&gt;&lt;/Cite&gt;&lt;/EndNote&gt;</w:instrText>
            </w:r>
            <w:r w:rsidRPr="00BE3EF8">
              <w:rPr>
                <w:rFonts w:cstheme="minorHAnsi"/>
              </w:rPr>
              <w:fldChar w:fldCharType="separate"/>
            </w:r>
            <w:r w:rsidRPr="00BE3EF8">
              <w:rPr>
                <w:rFonts w:cstheme="minorHAnsi"/>
                <w:noProof/>
              </w:rPr>
              <w:t>(Wang et al. 2011)</w:t>
            </w:r>
            <w:r w:rsidRPr="00BE3EF8">
              <w:rPr>
                <w:rFonts w:cstheme="minorHAnsi"/>
              </w:rPr>
              <w:fldChar w:fldCharType="end"/>
            </w:r>
          </w:p>
        </w:tc>
        <w:tc>
          <w:tcPr>
            <w:tcW w:w="4038" w:type="dxa"/>
          </w:tcPr>
          <w:p w14:paraId="725B58F7" w14:textId="77777777" w:rsidR="00BE3EF8" w:rsidRPr="00BE3EF8" w:rsidRDefault="00BE3EF8" w:rsidP="00BE3EF8">
            <w:pPr>
              <w:rPr>
                <w:rFonts w:cstheme="minorHAnsi"/>
              </w:rPr>
            </w:pPr>
            <w:r w:rsidRPr="00BE3EF8">
              <w:rPr>
                <w:rFonts w:cstheme="minorHAnsi"/>
              </w:rPr>
              <w:t>Glucose regulation/pre-diabetes</w:t>
            </w:r>
          </w:p>
        </w:tc>
        <w:tc>
          <w:tcPr>
            <w:tcW w:w="5040" w:type="dxa"/>
          </w:tcPr>
          <w:p w14:paraId="3570F75D" w14:textId="77777777" w:rsidR="00BE3EF8" w:rsidRPr="00BE3EF8" w:rsidRDefault="00BE3EF8" w:rsidP="00BE3EF8">
            <w:pPr>
              <w:rPr>
                <w:rFonts w:cstheme="minorHAnsi"/>
              </w:rPr>
            </w:pPr>
            <w:r w:rsidRPr="00BE3EF8">
              <w:rPr>
                <w:rFonts w:cstheme="minorHAnsi"/>
              </w:rPr>
              <w:t>Occupational exposure</w:t>
            </w:r>
          </w:p>
        </w:tc>
      </w:tr>
      <w:tr w:rsidR="00BE3EF8" w:rsidRPr="00BE3EF8" w14:paraId="44938EFA" w14:textId="77777777" w:rsidTr="00604C2B">
        <w:tc>
          <w:tcPr>
            <w:tcW w:w="928" w:type="dxa"/>
          </w:tcPr>
          <w:p w14:paraId="111952F1" w14:textId="77777777" w:rsidR="00BE3EF8" w:rsidRPr="00BE3EF8" w:rsidRDefault="00BE3EF8" w:rsidP="00BE3EF8">
            <w:pPr>
              <w:numPr>
                <w:ilvl w:val="0"/>
                <w:numId w:val="1"/>
              </w:numPr>
              <w:contextualSpacing/>
              <w:rPr>
                <w:rFonts w:cstheme="minorHAnsi"/>
              </w:rPr>
            </w:pPr>
          </w:p>
        </w:tc>
        <w:tc>
          <w:tcPr>
            <w:tcW w:w="2769" w:type="dxa"/>
            <w:shd w:val="clear" w:color="auto" w:fill="auto"/>
          </w:tcPr>
          <w:p w14:paraId="138F96AF" w14:textId="77777777" w:rsidR="00BE3EF8" w:rsidRPr="00BE3EF8" w:rsidRDefault="00BE3EF8" w:rsidP="00BE3EF8">
            <w:pPr>
              <w:rPr>
                <w:rFonts w:cstheme="minorHAnsi"/>
              </w:rPr>
            </w:pPr>
            <w:r w:rsidRPr="00BE3EF8">
              <w:rPr>
                <w:rFonts w:cstheme="minorHAnsi"/>
              </w:rPr>
              <w:fldChar w:fldCharType="begin"/>
            </w:r>
            <w:r>
              <w:rPr>
                <w:rFonts w:cstheme="minorHAnsi"/>
              </w:rPr>
              <w:instrText xml:space="preserve"> ADDIN EN.CITE &lt;EndNote&gt;&lt;Cite&gt;&lt;Author&gt;Zhang&lt;/Author&gt;&lt;Year&gt;2013&lt;/Year&gt;&lt;IDText&gt;Exposure to pyrethroids insecticides and serum levels of thyroid-related measures in pregnant women&lt;/IDText&gt;&lt;DisplayText&gt;(Zhang et al. 2013)&lt;/DisplayText&gt;&lt;record&gt;&lt;dates&gt;&lt;pub-dates&gt;&lt;date&gt;Nov&lt;/date&gt;&lt;/pub-dates&gt;&lt;year&gt;2013&lt;/year&gt;&lt;/dates&gt;&lt;keywords&gt;&lt;keyword&gt;Adult&lt;/keyword&gt;&lt;keyword&gt;Benzoates&lt;/keyword&gt;&lt;keyword&gt;Biomarkers&lt;/keyword&gt;&lt;keyword&gt;Cohort Studies&lt;/keyword&gt;&lt;keyword&gt;Environmental Exposure&lt;/keyword&gt;&lt;keyword&gt;Female&lt;/keyword&gt;&lt;keyword&gt;Humans&lt;/keyword&gt;&lt;keyword&gt;Insecticides&lt;/keyword&gt;&lt;keyword&gt;Iodine&lt;/keyword&gt;&lt;keyword&gt;Japan&lt;/keyword&gt;&lt;keyword&gt;Pregnancy&lt;/keyword&gt;&lt;keyword&gt;Prospective Studies&lt;/keyword&gt;&lt;keyword&gt;Pyrethrins&lt;/keyword&gt;&lt;keyword&gt;Regression Analysis&lt;/keyword&gt;&lt;keyword&gt;Smoking&lt;/keyword&gt;&lt;keyword&gt;Surveys and Questionnaires&lt;/keyword&gt;&lt;keyword&gt;Thyroid Gland&lt;/keyword&gt;&lt;keyword&gt;Thyrotropin&lt;/keyword&gt;&lt;keyword&gt;Thyroxine&lt;/keyword&gt;&lt;keyword&gt;Thyroxine-Binding Globulin&lt;/keyword&gt;&lt;/keywords&gt;&lt;urls&gt;&lt;related-urls&gt;&lt;url&gt;http://www.ncbi.nlm.nih.gov/pubmed/24210131&lt;/url&gt;&lt;/related-urls&gt;&lt;/urls&gt;&lt;isbn&gt;1096-0953&lt;/isbn&gt;&lt;titles&gt;&lt;title&gt;Exposure to pyrethroids insecticides and serum levels of thyroid-related measures in pregnant women&lt;/title&gt;&lt;secondary-title&gt;Environ Res&lt;/secondary-title&gt;&lt;/titles&gt;&lt;pages&gt;16-21&lt;/pages&gt;&lt;contributors&gt;&lt;authors&gt;&lt;author&gt;Zhang, J.&lt;/author&gt;&lt;author&gt;Hisada, A.&lt;/author&gt;&lt;author&gt;Yoshinaga, J.&lt;/author&gt;&lt;author&gt;Shiraishi, H.&lt;/author&gt;&lt;author&gt;Shimodaira, K.&lt;/author&gt;&lt;author&gt;Okai, T.&lt;/author&gt;&lt;author&gt;Noda, Y.&lt;/author&gt;&lt;author&gt;Shirakawa, M.&lt;/author&gt;&lt;author&gt;Kato, N.&lt;/author&gt;&lt;/authors&gt;&lt;/contributors&gt;&lt;language&gt;eng&lt;/language&gt;&lt;added-date format="utc"&gt;1467652417&lt;/added-date&gt;&lt;ref-type name="Journal Article"&gt;17&lt;/ref-type&gt;&lt;rec-number&gt;5806&lt;/rec-number&gt;&lt;last-updated-date format="utc"&gt;1467652417&lt;/last-updated-date&gt;&lt;accession-num&gt;24210131&lt;/accession-num&gt;&lt;electronic-resource-num&gt;10.1016/j.envres.2013.10.001&lt;/electronic-resource-num&gt;&lt;volume&gt;127&lt;/volume&gt;&lt;/record&gt;&lt;/Cite&gt;&lt;/EndNote&gt;</w:instrText>
            </w:r>
            <w:r w:rsidRPr="00BE3EF8">
              <w:rPr>
                <w:rFonts w:cstheme="minorHAnsi"/>
              </w:rPr>
              <w:fldChar w:fldCharType="separate"/>
            </w:r>
            <w:r>
              <w:rPr>
                <w:rFonts w:cstheme="minorHAnsi"/>
                <w:noProof/>
              </w:rPr>
              <w:t>(Zhang et al. 2013)</w:t>
            </w:r>
            <w:r w:rsidRPr="00BE3EF8">
              <w:rPr>
                <w:rFonts w:cstheme="minorHAnsi"/>
              </w:rPr>
              <w:fldChar w:fldCharType="end"/>
            </w:r>
          </w:p>
        </w:tc>
        <w:tc>
          <w:tcPr>
            <w:tcW w:w="4038" w:type="dxa"/>
            <w:shd w:val="clear" w:color="auto" w:fill="auto"/>
          </w:tcPr>
          <w:p w14:paraId="069474B8" w14:textId="77777777" w:rsidR="00BE3EF8" w:rsidRPr="00BE3EF8" w:rsidRDefault="00BE3EF8" w:rsidP="00BE3EF8">
            <w:pPr>
              <w:rPr>
                <w:rFonts w:cstheme="minorHAnsi"/>
              </w:rPr>
            </w:pPr>
            <w:r w:rsidRPr="00BE3EF8">
              <w:rPr>
                <w:rFonts w:cstheme="minorHAnsi"/>
              </w:rPr>
              <w:t>Serum levels of thyroid hormones, fT4, TSH, TBG, in adult women</w:t>
            </w:r>
          </w:p>
        </w:tc>
        <w:tc>
          <w:tcPr>
            <w:tcW w:w="5040" w:type="dxa"/>
            <w:shd w:val="clear" w:color="auto" w:fill="auto"/>
          </w:tcPr>
          <w:p w14:paraId="084E72B7" w14:textId="77777777" w:rsidR="00BE3EF8" w:rsidRPr="00BE3EF8" w:rsidRDefault="00BE3EF8" w:rsidP="00BE3EF8">
            <w:pPr>
              <w:rPr>
                <w:rFonts w:cstheme="minorHAnsi"/>
              </w:rPr>
            </w:pPr>
            <w:r w:rsidRPr="00BE3EF8">
              <w:rPr>
                <w:rFonts w:cstheme="minorHAnsi"/>
              </w:rPr>
              <w:t>No statistically significant associations were observed for 3-PBA and the 3 hormones.</w:t>
            </w:r>
          </w:p>
        </w:tc>
      </w:tr>
      <w:tr w:rsidR="00BE3EF8" w:rsidRPr="00BE3EF8" w14:paraId="1F8C1BB4" w14:textId="77777777" w:rsidTr="00604C2B">
        <w:tc>
          <w:tcPr>
            <w:tcW w:w="928" w:type="dxa"/>
          </w:tcPr>
          <w:p w14:paraId="6BE0E502" w14:textId="77777777" w:rsidR="00BE3EF8" w:rsidRPr="00BE3EF8" w:rsidRDefault="00BE3EF8" w:rsidP="00BE3EF8">
            <w:pPr>
              <w:numPr>
                <w:ilvl w:val="0"/>
                <w:numId w:val="1"/>
              </w:numPr>
              <w:contextualSpacing/>
              <w:rPr>
                <w:rFonts w:cstheme="minorHAnsi"/>
              </w:rPr>
            </w:pPr>
          </w:p>
        </w:tc>
        <w:tc>
          <w:tcPr>
            <w:tcW w:w="2769" w:type="dxa"/>
          </w:tcPr>
          <w:p w14:paraId="2DBE75EA" w14:textId="77777777" w:rsidR="00BE3EF8" w:rsidRPr="00BE3EF8" w:rsidRDefault="00BE3EF8" w:rsidP="00BE3EF8">
            <w:pPr>
              <w:rPr>
                <w:rFonts w:cstheme="minorHAnsi"/>
              </w:rPr>
            </w:pPr>
            <w:r w:rsidRPr="00BE3EF8">
              <w:rPr>
                <w:rFonts w:cstheme="minorHAnsi"/>
              </w:rPr>
              <w:fldChar w:fldCharType="begin"/>
            </w:r>
            <w:r>
              <w:rPr>
                <w:rFonts w:cstheme="minorHAnsi"/>
              </w:rPr>
              <w:instrText xml:space="preserve"> ADDIN EN.CITE &lt;EndNote&gt;&lt;Cite&gt;&lt;Author&gt;Zhang&lt;/Author&gt;&lt;Year&gt;2014&lt;/Year&gt;&lt;IDText&gt;Prenatal pyrethroid insecticide exposure and thyroid hormone levels and birth sizes of neonates&lt;/IDText&gt;&lt;DisplayText&gt;(Zhang et al. 2014)&lt;/DisplayText&gt;&lt;record&gt;&lt;dates&gt;&lt;pub-dates&gt;&lt;date&gt;Aug&lt;/date&gt;&lt;/pub-dates&gt;&lt;year&gt;2014&lt;/year&gt;&lt;/dates&gt;&lt;keywords&gt;&lt;keyword&gt;Birth Weight&lt;/keyword&gt;&lt;keyword&gt;Female&lt;/keyword&gt;&lt;keyword&gt;Humans&lt;/keyword&gt;&lt;keyword&gt;Infant, Newborn&lt;/keyword&gt;&lt;keyword&gt;Insecticides&lt;/keyword&gt;&lt;keyword&gt;Male&lt;/keyword&gt;&lt;keyword&gt;Maternal Exposure&lt;/keyword&gt;&lt;keyword&gt;Pregnancy&lt;/keyword&gt;&lt;keyword&gt;Pyrethrins&lt;/keyword&gt;&lt;keyword&gt;Thyroid Hormones&lt;/keyword&gt;&lt;keyword&gt;Tokyo&lt;/keyword&gt;&lt;/keywords&gt;&lt;urls&gt;&lt;related-urls&gt;&lt;url&gt;http://www.ncbi.nlm.nih.gov/pubmed/24836137&lt;/url&gt;&lt;/related-urls&gt;&lt;/urls&gt;&lt;isbn&gt;1879-1026&lt;/isbn&gt;&lt;titles&gt;&lt;title&gt;Prenatal pyrethroid insecticide exposure and thyroid hormone levels and birth sizes of neonates&lt;/title&gt;&lt;secondary-title&gt;Sci Total Environ&lt;/secondary-title&gt;&lt;/titles&gt;&lt;pages&gt;275-9&lt;/pages&gt;&lt;contributors&gt;&lt;authors&gt;&lt;author&gt;Zhang, J.&lt;/author&gt;&lt;author&gt;Yoshinaga, J.&lt;/author&gt;&lt;author&gt;Hisada, A.&lt;/author&gt;&lt;author&gt;Shiraishi, H.&lt;/author&gt;&lt;author&gt;Shimodaira, K.&lt;/author&gt;&lt;author&gt;Okai, T.&lt;/author&gt;&lt;author&gt;Koyama, M.&lt;/author&gt;&lt;author&gt;Watanabe, N.&lt;/author&gt;&lt;author&gt;Suzuki, E.&lt;/author&gt;&lt;author&gt;Shirakawa, M.&lt;/author&gt;&lt;author&gt;Noda, Y.&lt;/author&gt;&lt;author&gt;Komine, Y.&lt;/author&gt;&lt;author&gt;Ariki, N.&lt;/author&gt;&lt;author&gt;Kato, N.&lt;/author&gt;&lt;/authors&gt;&lt;/contributors&gt;&lt;language&gt;eng&lt;/language&gt;&lt;added-date format="utc"&gt;1467652449&lt;/added-date&gt;&lt;ref-type name="Journal Article"&gt;17&lt;/ref-type&gt;&lt;rec-number&gt;5807&lt;/rec-number&gt;&lt;last-updated-date format="utc"&gt;1467652449&lt;/last-updated-date&gt;&lt;accession-num&gt;24836137&lt;/accession-num&gt;&lt;electronic-resource-num&gt;10.1016/j.scitotenv.2014.04.104&lt;/electronic-resource-num&gt;&lt;volume&gt;488-489&lt;/volume&gt;&lt;/record&gt;&lt;/Cite&gt;&lt;/EndNote&gt;</w:instrText>
            </w:r>
            <w:r w:rsidRPr="00BE3EF8">
              <w:rPr>
                <w:rFonts w:cstheme="minorHAnsi"/>
              </w:rPr>
              <w:fldChar w:fldCharType="separate"/>
            </w:r>
            <w:r>
              <w:rPr>
                <w:rFonts w:cstheme="minorHAnsi"/>
                <w:noProof/>
              </w:rPr>
              <w:t>(Zhang et al. 2014)</w:t>
            </w:r>
            <w:r w:rsidRPr="00BE3EF8">
              <w:rPr>
                <w:rFonts w:cstheme="minorHAnsi"/>
              </w:rPr>
              <w:fldChar w:fldCharType="end"/>
            </w:r>
          </w:p>
        </w:tc>
        <w:tc>
          <w:tcPr>
            <w:tcW w:w="4038" w:type="dxa"/>
            <w:shd w:val="clear" w:color="auto" w:fill="auto"/>
          </w:tcPr>
          <w:p w14:paraId="7EBE52F8" w14:textId="77777777" w:rsidR="00BE3EF8" w:rsidRPr="00BE3EF8" w:rsidRDefault="00BE3EF8" w:rsidP="00BE3EF8">
            <w:pPr>
              <w:rPr>
                <w:rFonts w:cstheme="minorHAnsi"/>
              </w:rPr>
            </w:pPr>
            <w:r w:rsidRPr="00BE3EF8">
              <w:rPr>
                <w:rFonts w:cstheme="minorHAnsi"/>
              </w:rPr>
              <w:t xml:space="preserve">Neonatal hormones T4, FSH in infants (3-4 months) </w:t>
            </w:r>
          </w:p>
        </w:tc>
        <w:tc>
          <w:tcPr>
            <w:tcW w:w="5040" w:type="dxa"/>
          </w:tcPr>
          <w:p w14:paraId="6681E070" w14:textId="77777777" w:rsidR="00BE3EF8" w:rsidRPr="00BE3EF8" w:rsidRDefault="00BE3EF8" w:rsidP="00BE3EF8">
            <w:pPr>
              <w:rPr>
                <w:rFonts w:cstheme="minorHAnsi"/>
              </w:rPr>
            </w:pPr>
            <w:r w:rsidRPr="00BE3EF8">
              <w:rPr>
                <w:rFonts w:cstheme="minorHAnsi"/>
              </w:rPr>
              <w:t>No significant associations were reported for the neonatal hormones fT4 and TSH and 3-PBA levels.</w:t>
            </w:r>
          </w:p>
        </w:tc>
      </w:tr>
    </w:tbl>
    <w:p w14:paraId="5D0F9B43" w14:textId="77777777" w:rsidR="00BE3EF8" w:rsidRDefault="00BE3EF8"/>
    <w:p w14:paraId="3AC42F22" w14:textId="77777777" w:rsidR="00BE3EF8" w:rsidRDefault="00BE3EF8">
      <w:r>
        <w:br w:type="page"/>
      </w:r>
    </w:p>
    <w:p w14:paraId="1351045F" w14:textId="77777777" w:rsidR="00BE3EF8" w:rsidRDefault="00BE3EF8"/>
    <w:p w14:paraId="26215BE6" w14:textId="77777777" w:rsidR="00BE3EF8" w:rsidRDefault="00BE3EF8">
      <w:r>
        <w:t>References</w:t>
      </w:r>
    </w:p>
    <w:p w14:paraId="68CF408C" w14:textId="77777777" w:rsidR="00BE3EF8" w:rsidRPr="00BE3EF8" w:rsidRDefault="00BE3EF8" w:rsidP="00BE3EF8">
      <w:pPr>
        <w:pStyle w:val="EndNoteBibliography"/>
        <w:spacing w:after="240"/>
      </w:pPr>
      <w:r>
        <w:fldChar w:fldCharType="begin"/>
      </w:r>
      <w:r>
        <w:instrText xml:space="preserve"> ADDIN EN.REFLIST </w:instrText>
      </w:r>
      <w:r>
        <w:fldChar w:fldCharType="separate"/>
      </w:r>
      <w:r w:rsidRPr="00BE3EF8">
        <w:t xml:space="preserve">Amer M, Metwalli M, Abu el-Magd Y. 2002. Skin diseases and enzymatic antioxidant activity among workers exposed to pesticides. East Mediterr Health J. 8(2-3):363-373. Available from </w:t>
      </w:r>
      <w:hyperlink r:id="rId6" w:history="1">
        <w:r w:rsidRPr="00BE3EF8">
          <w:rPr>
            <w:rStyle w:val="Hyperlink"/>
          </w:rPr>
          <w:t>http://www.ncbi.nlm.nih.gov/pubmed/15339126</w:t>
        </w:r>
      </w:hyperlink>
    </w:p>
    <w:p w14:paraId="71EC2B53" w14:textId="77777777" w:rsidR="00BE3EF8" w:rsidRPr="00BE3EF8" w:rsidRDefault="00BE3EF8" w:rsidP="00BE3EF8">
      <w:pPr>
        <w:pStyle w:val="EndNoteBibliography"/>
        <w:spacing w:after="240"/>
      </w:pPr>
      <w:r w:rsidRPr="00BE3EF8">
        <w:t xml:space="preserve">Appel KE, Gundert-Remy U, Fischer H, Faulde M, Mross KG, Letzel S, Rossbach B. 2008. Risk assessment of Bundeswehr (German Federal Armed Forces) permethrin-impregnated battle dress uniforms (BDU). Int J Hyg Environ Health. 211(1-2):88-104. Available from </w:t>
      </w:r>
      <w:hyperlink r:id="rId7" w:history="1">
        <w:r w:rsidRPr="00BE3EF8">
          <w:rPr>
            <w:rStyle w:val="Hyperlink"/>
          </w:rPr>
          <w:t>https://www.ncbi.nlm.nih.gov/pubmed/18222725</w:t>
        </w:r>
      </w:hyperlink>
      <w:r w:rsidRPr="00BE3EF8">
        <w:t xml:space="preserve"> doi 10.1016/j.ijheh.2007.10.005</w:t>
      </w:r>
    </w:p>
    <w:p w14:paraId="0C4701A5" w14:textId="77777777" w:rsidR="00BE3EF8" w:rsidRPr="00BE3EF8" w:rsidRDefault="00BE3EF8" w:rsidP="00BE3EF8">
      <w:pPr>
        <w:pStyle w:val="EndNoteBibliography"/>
        <w:spacing w:after="240"/>
      </w:pPr>
      <w:r w:rsidRPr="00BE3EF8">
        <w:t>Azmi MA, Naqvi SN, Aslam M. 2006. Effect of pesticide residues on health and different enzyme levels in the blood of farm workers from Gadap (rural area) Karachi-Pakistan. Chemosphere. 64(10):1739-1744. Available  doi 10.1016/j.chemosphere.2006.01.016</w:t>
      </w:r>
    </w:p>
    <w:p w14:paraId="1B16DF66" w14:textId="77777777" w:rsidR="00BE3EF8" w:rsidRPr="00BE3EF8" w:rsidRDefault="00BE3EF8" w:rsidP="00BE3EF8">
      <w:pPr>
        <w:pStyle w:val="EndNoteBibliography"/>
        <w:spacing w:after="240"/>
      </w:pPr>
      <w:r w:rsidRPr="00BE3EF8">
        <w:t xml:space="preserve">Chen SY, Zhang ZW, He FS, Yao PP, Wu YQ, Sun JX, Liu LH, Li QG. 1991. An epidemiological study on occupational acute pyrethroid poisoning in cotton farmers. Br J Ind Med. 48(2):77-81. Available </w:t>
      </w:r>
    </w:p>
    <w:p w14:paraId="57851855" w14:textId="77777777" w:rsidR="00BE3EF8" w:rsidRPr="00BE3EF8" w:rsidRDefault="00BE3EF8" w:rsidP="00BE3EF8">
      <w:pPr>
        <w:pStyle w:val="EndNoteBibliography"/>
        <w:spacing w:after="240"/>
      </w:pPr>
      <w:r w:rsidRPr="00BE3EF8">
        <w:t>Franzosa JA, Osimitz TG, Maibach HI. 2007. Cutaneous contact urticaria to pyrethrum-real?, common?, or not documented?: an evidence-based approach. Cutan Ocul Toxicol. 26(1):57-72. Available  doi 10.1080/15569520601183880</w:t>
      </w:r>
    </w:p>
    <w:p w14:paraId="28034B46" w14:textId="77777777" w:rsidR="00BE3EF8" w:rsidRPr="00BE3EF8" w:rsidRDefault="00BE3EF8" w:rsidP="00BE3EF8">
      <w:pPr>
        <w:pStyle w:val="EndNoteBibliography"/>
        <w:spacing w:after="240"/>
      </w:pPr>
      <w:r w:rsidRPr="00BE3EF8">
        <w:t xml:space="preserve">Furlong M, Tanner CM, Goldman SM, Bhudhikanok GS, Blair A, Chade A, Comyns K, Hoppin JA, Kasten M, Korell M, et al. 2015. Protective glove use and hygiene habits modify the associations of specific pesticides with Parkinson's disease. Environ Int. 75:144-150. Available from </w:t>
      </w:r>
      <w:hyperlink r:id="rId8" w:history="1">
        <w:r w:rsidRPr="00BE3EF8">
          <w:rPr>
            <w:rStyle w:val="Hyperlink"/>
          </w:rPr>
          <w:t>http://www.ncbi.nlm.nih.gov/pubmed/25461423</w:t>
        </w:r>
      </w:hyperlink>
      <w:r w:rsidRPr="00BE3EF8">
        <w:t xml:space="preserve"> doi 10.1016/j.envint.2014.11.002</w:t>
      </w:r>
    </w:p>
    <w:p w14:paraId="216B8077" w14:textId="77777777" w:rsidR="00BE3EF8" w:rsidRPr="00BE3EF8" w:rsidRDefault="00BE3EF8" w:rsidP="00BE3EF8">
      <w:pPr>
        <w:pStyle w:val="EndNoteBibliography"/>
        <w:spacing w:after="240"/>
      </w:pPr>
      <w:r w:rsidRPr="00BE3EF8">
        <w:t>Hansen MR, Jors E, Lander F, Condarco G, Schlunssen V. 2014. Is cumulated pyrethroid exposure associated with prediabetes? A cross-sectional study. J Agromedicine. 19(4):417-426. Available  doi 10.1080/1059924x.2014.945708</w:t>
      </w:r>
    </w:p>
    <w:p w14:paraId="342C2C60" w14:textId="77777777" w:rsidR="00BE3EF8" w:rsidRPr="00BE3EF8" w:rsidRDefault="00BE3EF8" w:rsidP="00BE3EF8">
      <w:pPr>
        <w:pStyle w:val="EndNoteBibliography"/>
        <w:spacing w:after="240"/>
      </w:pPr>
      <w:r w:rsidRPr="00BE3EF8">
        <w:t xml:space="preserve">He F, Sun J, Han K, Wu Y, Yao P, Wang S, Liu L. 1988. Effects of pyrethroid insecticides on subjects engaged in packaging pyrethroids. Br J Ind Med. 45(8):548-551. Available </w:t>
      </w:r>
    </w:p>
    <w:p w14:paraId="1DAF1BDE" w14:textId="77777777" w:rsidR="00BE3EF8" w:rsidRPr="00BE3EF8" w:rsidRDefault="00BE3EF8" w:rsidP="00BE3EF8">
      <w:pPr>
        <w:pStyle w:val="EndNoteBibliography"/>
        <w:spacing w:after="240"/>
      </w:pPr>
      <w:r w:rsidRPr="00BE3EF8">
        <w:t>Hudson NL, Kasner EJ, Beckman J, Mehler L, Schwartz A, Higgins S, Bonnar-Prado J, Lackovic M, Mulay P, Mitchell Y, et al. 2014. Characteristics and magnitude of acute pesticide-related illnesses and injuries associated with pyrethrin and pyrethroid exposures--11 states, 2000-2008. Am J Ind Med. 57(1):15-30. Available  doi 10.1002/ajim.22216</w:t>
      </w:r>
    </w:p>
    <w:p w14:paraId="61CCE7F1" w14:textId="77777777" w:rsidR="00BE3EF8" w:rsidRPr="00BE3EF8" w:rsidRDefault="00BE3EF8" w:rsidP="00BE3EF8">
      <w:pPr>
        <w:pStyle w:val="EndNoteBibliography"/>
        <w:spacing w:after="240"/>
      </w:pPr>
      <w:r w:rsidRPr="00BE3EF8">
        <w:t xml:space="preserve">Kamel F, Tanner C, Umbach D, Hoppin J, Alavanja M, Blair A, Comyns K, Goldman S, Korell M, Langston J, et al. 2007. Pesticide exposure and self-reported Parkinson's disease in the agricultural health study. Am J Epidemiol. 165(4):364-374. Available from </w:t>
      </w:r>
      <w:hyperlink r:id="rId9" w:history="1">
        <w:r w:rsidRPr="00BE3EF8">
          <w:rPr>
            <w:rStyle w:val="Hyperlink"/>
          </w:rPr>
          <w:t>http://www.ncbi.nlm.nih.gov/pubmed/17116648</w:t>
        </w:r>
      </w:hyperlink>
      <w:r w:rsidRPr="00BE3EF8">
        <w:t xml:space="preserve"> doi 10.1093/aje/kwk024</w:t>
      </w:r>
    </w:p>
    <w:p w14:paraId="0CEAEFA8" w14:textId="77777777" w:rsidR="00BE3EF8" w:rsidRPr="00BE3EF8" w:rsidRDefault="00BE3EF8" w:rsidP="00BE3EF8">
      <w:pPr>
        <w:pStyle w:val="EndNoteBibliography"/>
        <w:spacing w:after="240"/>
      </w:pPr>
      <w:r w:rsidRPr="00BE3EF8">
        <w:t>Kesavachandran C, Pathak MK, Fareed M, Bihari V, Mathur N, Srivastava AK. 2009. Health risks of employees working in pesticide retail shops: An exploratory study. Indian J Occup Environ Med. 13(3):121-126. Available  doi 10.4103/0019-5278.58914</w:t>
      </w:r>
    </w:p>
    <w:p w14:paraId="2BF8B11C" w14:textId="77777777" w:rsidR="00BE3EF8" w:rsidRPr="00BE3EF8" w:rsidRDefault="00BE3EF8" w:rsidP="00BE3EF8">
      <w:pPr>
        <w:pStyle w:val="EndNoteBibliography"/>
        <w:spacing w:after="240"/>
      </w:pPr>
      <w:r w:rsidRPr="00BE3EF8">
        <w:lastRenderedPageBreak/>
        <w:t xml:space="preserve">Kilburn KH. 2004. Effects of onboard insecticide use on airline flight attendants. Arch Environ Health. 59(6):284-291. Available </w:t>
      </w:r>
    </w:p>
    <w:p w14:paraId="7EAF5809" w14:textId="77777777" w:rsidR="00BE3EF8" w:rsidRPr="00BE3EF8" w:rsidRDefault="00BE3EF8" w:rsidP="00BE3EF8">
      <w:pPr>
        <w:pStyle w:val="EndNoteBibliography"/>
        <w:spacing w:after="240"/>
      </w:pPr>
      <w:r w:rsidRPr="00BE3EF8">
        <w:t>Kim KS, Lee YM, Lee HW, Jacobs DR, Jr., Lee DH. 2015. Associations between organochlorine pesticides and cognition in U.S. elders: National Health and Nutrition Examination Survey 1999-2002. Environ Int. 75:87-92. Available  doi 10.1016/j.envint.2014.11.003</w:t>
      </w:r>
    </w:p>
    <w:p w14:paraId="27D13B72" w14:textId="77777777" w:rsidR="00BE3EF8" w:rsidRPr="00BE3EF8" w:rsidRDefault="00BE3EF8" w:rsidP="00BE3EF8">
      <w:pPr>
        <w:pStyle w:val="EndNoteBibliography"/>
        <w:spacing w:after="240"/>
      </w:pPr>
      <w:r w:rsidRPr="00BE3EF8">
        <w:t xml:space="preserve">Kimura K, Yokoyama K, Sato H, Nordin RB, Naing L, Kimura S, Okabe S, Maeno T, Kobayashi Y, Kitamura F, et al. 2005. Effects of pesticides on the peripheral and central nervous system in tobacco farmers in Malaysia: studies on peripheral nerve conduction, brain-evoked potentials and computerized posturography. Ind Health. 43(2):285-294. Available </w:t>
      </w:r>
    </w:p>
    <w:p w14:paraId="20E246BA" w14:textId="77777777" w:rsidR="00BE3EF8" w:rsidRPr="00BE3EF8" w:rsidRDefault="00BE3EF8" w:rsidP="00BE3EF8">
      <w:pPr>
        <w:pStyle w:val="EndNoteBibliography"/>
        <w:spacing w:after="240"/>
      </w:pPr>
      <w:r w:rsidRPr="00BE3EF8">
        <w:t>Lafiura KM, Bielawski DM, Posecion NC, Jr., Ostrea EM, Jr., Matherly LH, Taub JW, Ge Y. 2007. Association between prenatal pesticide exposures and the generation of leukemia-associated T(8;21). Pediatr Blood Cancer. 49(5):624-628. Available  doi 10.1002/pbc.21283</w:t>
      </w:r>
    </w:p>
    <w:p w14:paraId="23C01DE5" w14:textId="77777777" w:rsidR="00BE3EF8" w:rsidRPr="00BE3EF8" w:rsidRDefault="00BE3EF8" w:rsidP="00BE3EF8">
      <w:pPr>
        <w:pStyle w:val="EndNoteBibliography"/>
        <w:spacing w:after="240"/>
      </w:pPr>
      <w:r w:rsidRPr="00BE3EF8">
        <w:t xml:space="preserve">Motsoeneng PM, Dalvie MA. 2015. Relationship between Urinary Pesticide Residue Levels and Neurotoxic Symptoms among Women on Farms in the Western Cape, South Africa. Int J Environ Res Public Health. 12(6):6281-6299. Available from </w:t>
      </w:r>
      <w:hyperlink r:id="rId10" w:history="1">
        <w:r w:rsidRPr="00BE3EF8">
          <w:rPr>
            <w:rStyle w:val="Hyperlink"/>
          </w:rPr>
          <w:t>http://www.ncbi.nlm.nih.gov/pubmed/26042367</w:t>
        </w:r>
      </w:hyperlink>
      <w:r w:rsidRPr="00BE3EF8">
        <w:t xml:space="preserve"> doi 10.3390/ijerph120606281</w:t>
      </w:r>
    </w:p>
    <w:p w14:paraId="1C47A93E" w14:textId="77777777" w:rsidR="00BE3EF8" w:rsidRPr="00BE3EF8" w:rsidRDefault="00BE3EF8" w:rsidP="00BE3EF8">
      <w:pPr>
        <w:pStyle w:val="EndNoteBibliography"/>
        <w:spacing w:after="240"/>
      </w:pPr>
      <w:r w:rsidRPr="00BE3EF8">
        <w:t>Ofordile ON, Prentice AM, Moore SE, Holladay SD. 2005. Early pesticide exposure and later mortality in rural Africa: a new hypothesis. J Immunotoxicol. 2(1):33-40. Available  doi 10.1080/15476910590949452</w:t>
      </w:r>
    </w:p>
    <w:p w14:paraId="04347B34" w14:textId="77777777" w:rsidR="00BE3EF8" w:rsidRPr="00BE3EF8" w:rsidRDefault="00BE3EF8" w:rsidP="00BE3EF8">
      <w:pPr>
        <w:pStyle w:val="EndNoteBibliography"/>
        <w:spacing w:after="240"/>
      </w:pPr>
      <w:r w:rsidRPr="00BE3EF8">
        <w:t xml:space="preserve">Sutton PM, Vergara X, Beckman J, Nicas M, Das R. 2007. Pesticide illness among flight attendants due to aircraft disinsection. Am J Ind Med. 50(5):345-356. Available from </w:t>
      </w:r>
      <w:hyperlink r:id="rId11" w:history="1">
        <w:r w:rsidRPr="00BE3EF8">
          <w:rPr>
            <w:rStyle w:val="Hyperlink"/>
          </w:rPr>
          <w:t>http://www.ncbi.nlm.nih.gov/pubmed/17407145</w:t>
        </w:r>
      </w:hyperlink>
      <w:r w:rsidRPr="00BE3EF8">
        <w:t xml:space="preserve"> doi 10.1002/ajim.20452</w:t>
      </w:r>
    </w:p>
    <w:p w14:paraId="6C673EE6" w14:textId="77777777" w:rsidR="00BE3EF8" w:rsidRPr="00BE3EF8" w:rsidRDefault="00BE3EF8" w:rsidP="00BE3EF8">
      <w:pPr>
        <w:pStyle w:val="EndNoteBibliography"/>
        <w:spacing w:after="240"/>
      </w:pPr>
      <w:r w:rsidRPr="00BE3EF8">
        <w:t>Wang J, Zhu Y, Cai X, Yu J, Yang X, Cheng J. 2011. Abnormal glucose regulation in pyrethroid pesticide factory workers. Chemosphere. 82(7):1080-1082. Available  doi 10.1016/j.chemosphere.2010.10.065</w:t>
      </w:r>
    </w:p>
    <w:p w14:paraId="4FE4E28F" w14:textId="77777777" w:rsidR="00BE3EF8" w:rsidRPr="00BE3EF8" w:rsidRDefault="00BE3EF8" w:rsidP="00BE3EF8">
      <w:pPr>
        <w:pStyle w:val="EndNoteBibliography"/>
        <w:spacing w:after="240"/>
      </w:pPr>
      <w:r w:rsidRPr="00BE3EF8">
        <w:t xml:space="preserve">Zhang J, Hisada A, Yoshinaga J, Shiraishi H, Shimodaira K, Okai T, Noda Y, Shirakawa M, Kato N. 2013. Exposure to pyrethroids insecticides and serum levels of thyroid-related measures in pregnant women. Environ Res. 127:16-21. Available from </w:t>
      </w:r>
      <w:hyperlink r:id="rId12" w:history="1">
        <w:r w:rsidRPr="00BE3EF8">
          <w:rPr>
            <w:rStyle w:val="Hyperlink"/>
          </w:rPr>
          <w:t>http://www.ncbi.nlm.nih.gov/pubmed/24210131</w:t>
        </w:r>
      </w:hyperlink>
      <w:r w:rsidRPr="00BE3EF8">
        <w:t xml:space="preserve"> doi 10.1016/j.envres.2013.10.001</w:t>
      </w:r>
    </w:p>
    <w:p w14:paraId="1AD45C19" w14:textId="77777777" w:rsidR="00BE3EF8" w:rsidRPr="00BE3EF8" w:rsidRDefault="00BE3EF8" w:rsidP="00BE3EF8">
      <w:pPr>
        <w:pStyle w:val="EndNoteBibliography"/>
      </w:pPr>
      <w:r w:rsidRPr="00BE3EF8">
        <w:t xml:space="preserve">Zhang J, Yoshinaga J, Hisada A, Shiraishi H, Shimodaira K, Okai T, Koyama M, Watanabe N, Suzuki E, Shirakawa M, et al. 2014. Prenatal pyrethroid insecticide exposure and thyroid hormone levels and birth sizes of neonates. Sci Total Environ. 488-489:275-279. Available from </w:t>
      </w:r>
      <w:hyperlink r:id="rId13" w:history="1">
        <w:r w:rsidRPr="00BE3EF8">
          <w:rPr>
            <w:rStyle w:val="Hyperlink"/>
          </w:rPr>
          <w:t>http://www.ncbi.nlm.nih.gov/pubmed/24836137</w:t>
        </w:r>
      </w:hyperlink>
      <w:r w:rsidRPr="00BE3EF8">
        <w:t xml:space="preserve"> doi 10.1016/j.scitotenv.2014.04.104</w:t>
      </w:r>
    </w:p>
    <w:p w14:paraId="5FDDDDE2" w14:textId="77777777" w:rsidR="00BE3EF8" w:rsidRDefault="00BE3EF8">
      <w:r>
        <w:fldChar w:fldCharType="end"/>
      </w:r>
    </w:p>
    <w:sectPr w:rsidR="00BE3E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F74FBE"/>
    <w:multiLevelType w:val="hybridMultilevel"/>
    <w:tmpl w:val="D278C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C CSE name-yea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2F251E"/>
    <w:rsid w:val="00083AF5"/>
    <w:rsid w:val="000B05DC"/>
    <w:rsid w:val="000D25C2"/>
    <w:rsid w:val="002F251E"/>
    <w:rsid w:val="003178FB"/>
    <w:rsid w:val="008030CA"/>
    <w:rsid w:val="00955F8E"/>
    <w:rsid w:val="00A60DD7"/>
    <w:rsid w:val="00BB46E7"/>
    <w:rsid w:val="00BE3EF8"/>
    <w:rsid w:val="00DA66A0"/>
    <w:rsid w:val="00E24A56"/>
    <w:rsid w:val="00EA753F"/>
    <w:rsid w:val="00F90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C96CB"/>
  <w15:chartTrackingRefBased/>
  <w15:docId w15:val="{905096A0-0B65-478A-B766-4E5DCF705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F251E"/>
    <w:pPr>
      <w:spacing w:after="0" w:line="240" w:lineRule="auto"/>
    </w:pPr>
  </w:style>
  <w:style w:type="table" w:styleId="TableGrid">
    <w:name w:val="Table Grid"/>
    <w:basedOn w:val="TableNormal"/>
    <w:rsid w:val="00BE3EF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E3EF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3EF8"/>
    <w:rPr>
      <w:rFonts w:ascii="Calibri" w:hAnsi="Calibri" w:cs="Calibri"/>
      <w:noProof/>
    </w:rPr>
  </w:style>
  <w:style w:type="paragraph" w:customStyle="1" w:styleId="EndNoteBibliography">
    <w:name w:val="EndNote Bibliography"/>
    <w:basedOn w:val="Normal"/>
    <w:link w:val="EndNoteBibliographyChar"/>
    <w:rsid w:val="00BE3EF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3EF8"/>
    <w:rPr>
      <w:rFonts w:ascii="Calibri" w:hAnsi="Calibri" w:cs="Calibri"/>
      <w:noProof/>
    </w:rPr>
  </w:style>
  <w:style w:type="character" w:styleId="Hyperlink">
    <w:name w:val="Hyperlink"/>
    <w:basedOn w:val="DefaultParagraphFont"/>
    <w:uiPriority w:val="99"/>
    <w:unhideWhenUsed/>
    <w:rsid w:val="00BE3EF8"/>
    <w:rPr>
      <w:color w:val="0563C1" w:themeColor="hyperlink"/>
      <w:u w:val="single"/>
    </w:rPr>
  </w:style>
  <w:style w:type="character" w:styleId="Mention">
    <w:name w:val="Mention"/>
    <w:basedOn w:val="DefaultParagraphFont"/>
    <w:uiPriority w:val="99"/>
    <w:semiHidden/>
    <w:unhideWhenUsed/>
    <w:rsid w:val="00BE3EF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5461423" TargetMode="External"/><Relationship Id="rId13" Type="http://schemas.openxmlformats.org/officeDocument/2006/relationships/hyperlink" Target="http://www.ncbi.nlm.nih.gov/pubmed/24836137" TargetMode="External"/><Relationship Id="rId3" Type="http://schemas.openxmlformats.org/officeDocument/2006/relationships/settings" Target="settings.xml"/><Relationship Id="rId7" Type="http://schemas.openxmlformats.org/officeDocument/2006/relationships/hyperlink" Target="https://www.ncbi.nlm.nih.gov/pubmed/18222725" TargetMode="External"/><Relationship Id="rId12" Type="http://schemas.openxmlformats.org/officeDocument/2006/relationships/hyperlink" Target="http://www.ncbi.nlm.nih.gov/pubmed/2421013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cbi.nlm.nih.gov/pubmed/15339126" TargetMode="External"/><Relationship Id="rId11" Type="http://schemas.openxmlformats.org/officeDocument/2006/relationships/hyperlink" Target="http://www.ncbi.nlm.nih.gov/pubmed/17407145" TargetMode="Externa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www.ncbi.nlm.nih.gov/pubmed/26042367" TargetMode="External"/><Relationship Id="rId4" Type="http://schemas.openxmlformats.org/officeDocument/2006/relationships/webSettings" Target="webSettings.xml"/><Relationship Id="rId9" Type="http://schemas.openxmlformats.org/officeDocument/2006/relationships/hyperlink" Target="http://www.ncbi.nlm.nih.gov/pubmed/1711664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768</Words>
  <Characters>32878</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 Burns</dc:creator>
  <cp:keywords/>
  <dc:description/>
  <cp:lastModifiedBy>Carol Burns</cp:lastModifiedBy>
  <cp:revision>2</cp:revision>
  <dcterms:created xsi:type="dcterms:W3CDTF">2017-11-24T10:50:00Z</dcterms:created>
  <dcterms:modified xsi:type="dcterms:W3CDTF">2017-11-24T10:50:00Z</dcterms:modified>
</cp:coreProperties>
</file>